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9FB73BD"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E9E7F7"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w:t>
      </w:r>
      <w:r w:rsidR="00392B5C">
        <w:rPr>
          <w:rFonts w:cs="Arial"/>
        </w:rPr>
        <w:t>; however, due to time constraints, the system (Bulb Bop) is missing several aspects that would be desirable should the project be continued</w:t>
      </w:r>
      <w:r w:rsidR="00647359" w:rsidRPr="001D0BF7">
        <w:rPr>
          <w:rFonts w:cs="Arial"/>
        </w:rPr>
        <w:t xml:space="preserve">. </w:t>
      </w:r>
      <w:r w:rsidR="007A4FE0">
        <w:rPr>
          <w:rFonts w:cs="Arial"/>
        </w:rPr>
        <w:t>The initial style of development aids the continued development of Bulb Bop</w:t>
      </w:r>
      <w:r w:rsidR="007208BE" w:rsidRPr="001D0BF7">
        <w:rPr>
          <w:rFonts w:cs="Arial"/>
        </w:rPr>
        <w:t xml:space="preserve">; </w:t>
      </w:r>
      <w:r w:rsidR="007208BE">
        <w:rPr>
          <w:rFonts w:cs="Arial"/>
        </w:rPr>
        <w:t xml:space="preserve">it </w:t>
      </w:r>
      <w:r w:rsidR="0033473A" w:rsidRPr="001D0BF7">
        <w:rPr>
          <w:rFonts w:cs="Arial"/>
        </w:rPr>
        <w:t xml:space="preserve">has been developed in </w:t>
      </w:r>
      <w:r w:rsidR="00B24E22" w:rsidRPr="001D0BF7">
        <w:rPr>
          <w:rFonts w:cs="Arial"/>
        </w:rPr>
        <w:t xml:space="preserve">such a manner as to allow easy continued development. </w:t>
      </w:r>
      <w:r w:rsidR="003203CC">
        <w:rPr>
          <w:rFonts w:cs="Arial"/>
        </w:rPr>
        <w:t>Bulb Bop</w:t>
      </w:r>
      <w:r w:rsidR="00B24E22" w:rsidRPr="001D0BF7">
        <w:rPr>
          <w:rFonts w:cs="Arial"/>
        </w:rPr>
        <w:t xml:space="preserve">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12D038C6" w14:textId="6755A063" w:rsidR="007208BE"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922550" w:history="1">
            <w:r w:rsidR="007208BE" w:rsidRPr="005B2331">
              <w:rPr>
                <w:rStyle w:val="Hyperlink"/>
                <w:rFonts w:ascii="Arial Black" w:hAnsi="Arial Black" w:cs="Arial"/>
                <w:noProof/>
              </w:rPr>
              <w:t>Introduction:</w:t>
            </w:r>
            <w:r w:rsidR="007208BE">
              <w:rPr>
                <w:noProof/>
                <w:webHidden/>
              </w:rPr>
              <w:tab/>
            </w:r>
            <w:r w:rsidR="007208BE">
              <w:rPr>
                <w:noProof/>
                <w:webHidden/>
              </w:rPr>
              <w:fldChar w:fldCharType="begin"/>
            </w:r>
            <w:r w:rsidR="007208BE">
              <w:rPr>
                <w:noProof/>
                <w:webHidden/>
              </w:rPr>
              <w:instrText xml:space="preserve"> PAGEREF _Toc196922550 \h </w:instrText>
            </w:r>
            <w:r w:rsidR="007208BE">
              <w:rPr>
                <w:noProof/>
                <w:webHidden/>
              </w:rPr>
            </w:r>
            <w:r w:rsidR="007208BE">
              <w:rPr>
                <w:noProof/>
                <w:webHidden/>
              </w:rPr>
              <w:fldChar w:fldCharType="separate"/>
            </w:r>
            <w:r w:rsidR="007208BE">
              <w:rPr>
                <w:noProof/>
                <w:webHidden/>
              </w:rPr>
              <w:t>5</w:t>
            </w:r>
            <w:r w:rsidR="007208BE">
              <w:rPr>
                <w:noProof/>
                <w:webHidden/>
              </w:rPr>
              <w:fldChar w:fldCharType="end"/>
            </w:r>
          </w:hyperlink>
        </w:p>
        <w:p w14:paraId="591EBBFA" w14:textId="449C3A23" w:rsidR="007208BE" w:rsidRDefault="007208BE">
          <w:pPr>
            <w:pStyle w:val="TOC1"/>
            <w:tabs>
              <w:tab w:val="left" w:pos="720"/>
              <w:tab w:val="right" w:leader="dot" w:pos="9060"/>
            </w:tabs>
            <w:rPr>
              <w:rFonts w:asciiTheme="minorHAnsi" w:eastAsiaTheme="minorEastAsia" w:hAnsiTheme="minorHAnsi"/>
              <w:noProof/>
              <w:sz w:val="24"/>
              <w:szCs w:val="24"/>
              <w:lang w:eastAsia="en-GB"/>
            </w:rPr>
          </w:pPr>
          <w:hyperlink w:anchor="_Toc196922551" w:history="1">
            <w:r w:rsidRPr="005B2331">
              <w:rPr>
                <w:rStyle w:val="Hyperlink"/>
                <w:rFonts w:ascii="Arial Black" w:hAnsi="Arial Black" w:cs="Arial"/>
                <w:noProof/>
              </w:rPr>
              <w:t>1.</w:t>
            </w:r>
            <w:r>
              <w:rPr>
                <w:rFonts w:asciiTheme="minorHAnsi" w:eastAsiaTheme="minorEastAsia" w:hAnsiTheme="minorHAnsi"/>
                <w:noProof/>
                <w:sz w:val="24"/>
                <w:szCs w:val="24"/>
                <w:lang w:eastAsia="en-GB"/>
              </w:rPr>
              <w:tab/>
            </w:r>
            <w:r w:rsidRPr="005B2331">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922551 \h </w:instrText>
            </w:r>
            <w:r>
              <w:rPr>
                <w:noProof/>
                <w:webHidden/>
              </w:rPr>
            </w:r>
            <w:r>
              <w:rPr>
                <w:noProof/>
                <w:webHidden/>
              </w:rPr>
              <w:fldChar w:fldCharType="separate"/>
            </w:r>
            <w:r>
              <w:rPr>
                <w:noProof/>
                <w:webHidden/>
              </w:rPr>
              <w:t>6</w:t>
            </w:r>
            <w:r>
              <w:rPr>
                <w:noProof/>
                <w:webHidden/>
              </w:rPr>
              <w:fldChar w:fldCharType="end"/>
            </w:r>
          </w:hyperlink>
        </w:p>
        <w:p w14:paraId="0B1E3A91" w14:textId="126B0FE5"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52" w:history="1">
            <w:r w:rsidRPr="005B2331">
              <w:rPr>
                <w:rStyle w:val="Hyperlink"/>
                <w:rFonts w:ascii="Arial Black" w:hAnsi="Arial Black"/>
                <w:noProof/>
              </w:rPr>
              <w:t>2</w:t>
            </w:r>
            <w:r>
              <w:rPr>
                <w:rFonts w:asciiTheme="minorHAnsi" w:eastAsiaTheme="minorEastAsia" w:hAnsiTheme="minorHAnsi"/>
                <w:noProof/>
                <w:sz w:val="24"/>
                <w:szCs w:val="24"/>
                <w:lang w:eastAsia="en-GB"/>
              </w:rPr>
              <w:tab/>
            </w:r>
            <w:r w:rsidRPr="005B2331">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922552 \h </w:instrText>
            </w:r>
            <w:r>
              <w:rPr>
                <w:noProof/>
                <w:webHidden/>
              </w:rPr>
            </w:r>
            <w:r>
              <w:rPr>
                <w:noProof/>
                <w:webHidden/>
              </w:rPr>
              <w:fldChar w:fldCharType="separate"/>
            </w:r>
            <w:r>
              <w:rPr>
                <w:noProof/>
                <w:webHidden/>
              </w:rPr>
              <w:t>8</w:t>
            </w:r>
            <w:r>
              <w:rPr>
                <w:noProof/>
                <w:webHidden/>
              </w:rPr>
              <w:fldChar w:fldCharType="end"/>
            </w:r>
          </w:hyperlink>
        </w:p>
        <w:p w14:paraId="21B990DD" w14:textId="115185C1"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53" w:history="1">
            <w:r w:rsidRPr="005B2331">
              <w:rPr>
                <w:rStyle w:val="Hyperlink"/>
                <w:rFonts w:ascii="Arial Black" w:hAnsi="Arial Black"/>
                <w:noProof/>
              </w:rPr>
              <w:t>3</w:t>
            </w:r>
            <w:r>
              <w:rPr>
                <w:rFonts w:asciiTheme="minorHAnsi" w:eastAsiaTheme="minorEastAsia" w:hAnsiTheme="minorHAnsi"/>
                <w:noProof/>
                <w:sz w:val="24"/>
                <w:szCs w:val="24"/>
                <w:lang w:eastAsia="en-GB"/>
              </w:rPr>
              <w:tab/>
            </w:r>
            <w:r w:rsidRPr="005B2331">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922553 \h </w:instrText>
            </w:r>
            <w:r>
              <w:rPr>
                <w:noProof/>
                <w:webHidden/>
              </w:rPr>
            </w:r>
            <w:r>
              <w:rPr>
                <w:noProof/>
                <w:webHidden/>
              </w:rPr>
              <w:fldChar w:fldCharType="separate"/>
            </w:r>
            <w:r>
              <w:rPr>
                <w:noProof/>
                <w:webHidden/>
              </w:rPr>
              <w:t>13</w:t>
            </w:r>
            <w:r>
              <w:rPr>
                <w:noProof/>
                <w:webHidden/>
              </w:rPr>
              <w:fldChar w:fldCharType="end"/>
            </w:r>
          </w:hyperlink>
        </w:p>
        <w:p w14:paraId="66F72D00" w14:textId="31B2E097"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4" w:history="1">
            <w:r w:rsidRPr="005B2331">
              <w:rPr>
                <w:rStyle w:val="Hyperlink"/>
                <w:b/>
                <w:bCs/>
                <w:noProof/>
              </w:rPr>
              <w:t>3.1</w:t>
            </w:r>
            <w:r>
              <w:rPr>
                <w:rFonts w:asciiTheme="minorHAnsi" w:eastAsiaTheme="minorEastAsia" w:hAnsiTheme="minorHAnsi"/>
                <w:noProof/>
                <w:sz w:val="24"/>
                <w:szCs w:val="24"/>
                <w:lang w:eastAsia="en-GB"/>
              </w:rPr>
              <w:tab/>
            </w:r>
            <w:r w:rsidRPr="005B2331">
              <w:rPr>
                <w:rStyle w:val="Hyperlink"/>
                <w:b/>
                <w:bCs/>
                <w:noProof/>
              </w:rPr>
              <w:t>API Endpoints</w:t>
            </w:r>
            <w:r>
              <w:rPr>
                <w:noProof/>
                <w:webHidden/>
              </w:rPr>
              <w:tab/>
            </w:r>
            <w:r>
              <w:rPr>
                <w:noProof/>
                <w:webHidden/>
              </w:rPr>
              <w:fldChar w:fldCharType="begin"/>
            </w:r>
            <w:r>
              <w:rPr>
                <w:noProof/>
                <w:webHidden/>
              </w:rPr>
              <w:instrText xml:space="preserve"> PAGEREF _Toc196922554 \h </w:instrText>
            </w:r>
            <w:r>
              <w:rPr>
                <w:noProof/>
                <w:webHidden/>
              </w:rPr>
            </w:r>
            <w:r>
              <w:rPr>
                <w:noProof/>
                <w:webHidden/>
              </w:rPr>
              <w:fldChar w:fldCharType="separate"/>
            </w:r>
            <w:r>
              <w:rPr>
                <w:noProof/>
                <w:webHidden/>
              </w:rPr>
              <w:t>13</w:t>
            </w:r>
            <w:r>
              <w:rPr>
                <w:noProof/>
                <w:webHidden/>
              </w:rPr>
              <w:fldChar w:fldCharType="end"/>
            </w:r>
          </w:hyperlink>
        </w:p>
        <w:p w14:paraId="3386341D" w14:textId="2379A93B"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5" w:history="1">
            <w:r w:rsidRPr="005B2331">
              <w:rPr>
                <w:rStyle w:val="Hyperlink"/>
                <w:b/>
                <w:bCs/>
                <w:noProof/>
              </w:rPr>
              <w:t>3.2</w:t>
            </w:r>
            <w:r>
              <w:rPr>
                <w:rFonts w:asciiTheme="minorHAnsi" w:eastAsiaTheme="minorEastAsia" w:hAnsiTheme="minorHAnsi"/>
                <w:noProof/>
                <w:sz w:val="24"/>
                <w:szCs w:val="24"/>
                <w:lang w:eastAsia="en-GB"/>
              </w:rPr>
              <w:tab/>
            </w:r>
            <w:r w:rsidRPr="005B2331">
              <w:rPr>
                <w:rStyle w:val="Hyperlink"/>
                <w:b/>
                <w:bCs/>
                <w:noProof/>
              </w:rPr>
              <w:t>Bulb Database Model</w:t>
            </w:r>
            <w:r>
              <w:rPr>
                <w:noProof/>
                <w:webHidden/>
              </w:rPr>
              <w:tab/>
            </w:r>
            <w:r>
              <w:rPr>
                <w:noProof/>
                <w:webHidden/>
              </w:rPr>
              <w:fldChar w:fldCharType="begin"/>
            </w:r>
            <w:r>
              <w:rPr>
                <w:noProof/>
                <w:webHidden/>
              </w:rPr>
              <w:instrText xml:space="preserve"> PAGEREF _Toc196922555 \h </w:instrText>
            </w:r>
            <w:r>
              <w:rPr>
                <w:noProof/>
                <w:webHidden/>
              </w:rPr>
            </w:r>
            <w:r>
              <w:rPr>
                <w:noProof/>
                <w:webHidden/>
              </w:rPr>
              <w:fldChar w:fldCharType="separate"/>
            </w:r>
            <w:r>
              <w:rPr>
                <w:noProof/>
                <w:webHidden/>
              </w:rPr>
              <w:t>15</w:t>
            </w:r>
            <w:r>
              <w:rPr>
                <w:noProof/>
                <w:webHidden/>
              </w:rPr>
              <w:fldChar w:fldCharType="end"/>
            </w:r>
          </w:hyperlink>
        </w:p>
        <w:p w14:paraId="3E8A1194" w14:textId="5DC0E1D2"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6" w:history="1">
            <w:r w:rsidRPr="005B2331">
              <w:rPr>
                <w:rStyle w:val="Hyperlink"/>
                <w:b/>
                <w:bCs/>
                <w:noProof/>
              </w:rPr>
              <w:t>3.3</w:t>
            </w:r>
            <w:r>
              <w:rPr>
                <w:rFonts w:asciiTheme="minorHAnsi" w:eastAsiaTheme="minorEastAsia" w:hAnsiTheme="minorHAnsi"/>
                <w:noProof/>
                <w:sz w:val="24"/>
                <w:szCs w:val="24"/>
                <w:lang w:eastAsia="en-GB"/>
              </w:rPr>
              <w:tab/>
            </w:r>
            <w:r w:rsidRPr="005B2331">
              <w:rPr>
                <w:rStyle w:val="Hyperlink"/>
                <w:b/>
                <w:bCs/>
                <w:noProof/>
              </w:rPr>
              <w:t>Bulb communication</w:t>
            </w:r>
            <w:r>
              <w:rPr>
                <w:noProof/>
                <w:webHidden/>
              </w:rPr>
              <w:tab/>
            </w:r>
            <w:r>
              <w:rPr>
                <w:noProof/>
                <w:webHidden/>
              </w:rPr>
              <w:fldChar w:fldCharType="begin"/>
            </w:r>
            <w:r>
              <w:rPr>
                <w:noProof/>
                <w:webHidden/>
              </w:rPr>
              <w:instrText xml:space="preserve"> PAGEREF _Toc196922556 \h </w:instrText>
            </w:r>
            <w:r>
              <w:rPr>
                <w:noProof/>
                <w:webHidden/>
              </w:rPr>
            </w:r>
            <w:r>
              <w:rPr>
                <w:noProof/>
                <w:webHidden/>
              </w:rPr>
              <w:fldChar w:fldCharType="separate"/>
            </w:r>
            <w:r>
              <w:rPr>
                <w:noProof/>
                <w:webHidden/>
              </w:rPr>
              <w:t>15</w:t>
            </w:r>
            <w:r>
              <w:rPr>
                <w:noProof/>
                <w:webHidden/>
              </w:rPr>
              <w:fldChar w:fldCharType="end"/>
            </w:r>
          </w:hyperlink>
        </w:p>
        <w:p w14:paraId="51D13AD3" w14:textId="26019FBD"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7" w:history="1">
            <w:r w:rsidRPr="005B2331">
              <w:rPr>
                <w:rStyle w:val="Hyperlink"/>
                <w:b/>
                <w:bCs/>
                <w:noProof/>
              </w:rPr>
              <w:t>3.4</w:t>
            </w:r>
            <w:r>
              <w:rPr>
                <w:rFonts w:asciiTheme="minorHAnsi" w:eastAsiaTheme="minorEastAsia" w:hAnsiTheme="minorHAnsi"/>
                <w:noProof/>
                <w:sz w:val="24"/>
                <w:szCs w:val="24"/>
                <w:lang w:eastAsia="en-GB"/>
              </w:rPr>
              <w:tab/>
            </w:r>
            <w:r w:rsidRPr="005B2331">
              <w:rPr>
                <w:rStyle w:val="Hyperlink"/>
                <w:b/>
                <w:bCs/>
                <w:noProof/>
              </w:rPr>
              <w:t>Host Audio Parsing</w:t>
            </w:r>
            <w:r>
              <w:rPr>
                <w:noProof/>
                <w:webHidden/>
              </w:rPr>
              <w:tab/>
            </w:r>
            <w:r>
              <w:rPr>
                <w:noProof/>
                <w:webHidden/>
              </w:rPr>
              <w:fldChar w:fldCharType="begin"/>
            </w:r>
            <w:r>
              <w:rPr>
                <w:noProof/>
                <w:webHidden/>
              </w:rPr>
              <w:instrText xml:space="preserve"> PAGEREF _Toc196922557 \h </w:instrText>
            </w:r>
            <w:r>
              <w:rPr>
                <w:noProof/>
                <w:webHidden/>
              </w:rPr>
            </w:r>
            <w:r>
              <w:rPr>
                <w:noProof/>
                <w:webHidden/>
              </w:rPr>
              <w:fldChar w:fldCharType="separate"/>
            </w:r>
            <w:r>
              <w:rPr>
                <w:noProof/>
                <w:webHidden/>
              </w:rPr>
              <w:t>17</w:t>
            </w:r>
            <w:r>
              <w:rPr>
                <w:noProof/>
                <w:webHidden/>
              </w:rPr>
              <w:fldChar w:fldCharType="end"/>
            </w:r>
          </w:hyperlink>
        </w:p>
        <w:p w14:paraId="62CA853F" w14:textId="428BF7DD"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8" w:history="1">
            <w:r w:rsidRPr="005B2331">
              <w:rPr>
                <w:rStyle w:val="Hyperlink"/>
                <w:b/>
                <w:bCs/>
                <w:noProof/>
              </w:rPr>
              <w:t>3.5</w:t>
            </w:r>
            <w:r>
              <w:rPr>
                <w:rFonts w:asciiTheme="minorHAnsi" w:eastAsiaTheme="minorEastAsia" w:hAnsiTheme="minorHAnsi"/>
                <w:noProof/>
                <w:sz w:val="24"/>
                <w:szCs w:val="24"/>
                <w:lang w:eastAsia="en-GB"/>
              </w:rPr>
              <w:tab/>
            </w:r>
            <w:r w:rsidRPr="005B2331">
              <w:rPr>
                <w:rStyle w:val="Hyperlink"/>
                <w:b/>
                <w:bCs/>
                <w:noProof/>
              </w:rPr>
              <w:t>Beat Detection Algorithm</w:t>
            </w:r>
            <w:r>
              <w:rPr>
                <w:noProof/>
                <w:webHidden/>
              </w:rPr>
              <w:tab/>
            </w:r>
            <w:r>
              <w:rPr>
                <w:noProof/>
                <w:webHidden/>
              </w:rPr>
              <w:fldChar w:fldCharType="begin"/>
            </w:r>
            <w:r>
              <w:rPr>
                <w:noProof/>
                <w:webHidden/>
              </w:rPr>
              <w:instrText xml:space="preserve"> PAGEREF _Toc196922558 \h </w:instrText>
            </w:r>
            <w:r>
              <w:rPr>
                <w:noProof/>
                <w:webHidden/>
              </w:rPr>
            </w:r>
            <w:r>
              <w:rPr>
                <w:noProof/>
                <w:webHidden/>
              </w:rPr>
              <w:fldChar w:fldCharType="separate"/>
            </w:r>
            <w:r>
              <w:rPr>
                <w:noProof/>
                <w:webHidden/>
              </w:rPr>
              <w:t>18</w:t>
            </w:r>
            <w:r>
              <w:rPr>
                <w:noProof/>
                <w:webHidden/>
              </w:rPr>
              <w:fldChar w:fldCharType="end"/>
            </w:r>
          </w:hyperlink>
        </w:p>
        <w:p w14:paraId="0E669E80" w14:textId="2D756973"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9" w:history="1">
            <w:r w:rsidRPr="005B2331">
              <w:rPr>
                <w:rStyle w:val="Hyperlink"/>
                <w:b/>
                <w:bCs/>
                <w:noProof/>
              </w:rPr>
              <w:t>3.6</w:t>
            </w:r>
            <w:r>
              <w:rPr>
                <w:rFonts w:asciiTheme="minorHAnsi" w:eastAsiaTheme="minorEastAsia" w:hAnsiTheme="minorHAnsi"/>
                <w:noProof/>
                <w:sz w:val="24"/>
                <w:szCs w:val="24"/>
                <w:lang w:eastAsia="en-GB"/>
              </w:rPr>
              <w:tab/>
            </w:r>
            <w:r w:rsidRPr="005B2331">
              <w:rPr>
                <w:rStyle w:val="Hyperlink"/>
                <w:b/>
                <w:bCs/>
                <w:noProof/>
              </w:rPr>
              <w:t>Future Development Mindset</w:t>
            </w:r>
            <w:r>
              <w:rPr>
                <w:noProof/>
                <w:webHidden/>
              </w:rPr>
              <w:tab/>
            </w:r>
            <w:r>
              <w:rPr>
                <w:noProof/>
                <w:webHidden/>
              </w:rPr>
              <w:fldChar w:fldCharType="begin"/>
            </w:r>
            <w:r>
              <w:rPr>
                <w:noProof/>
                <w:webHidden/>
              </w:rPr>
              <w:instrText xml:space="preserve"> PAGEREF _Toc196922559 \h </w:instrText>
            </w:r>
            <w:r>
              <w:rPr>
                <w:noProof/>
                <w:webHidden/>
              </w:rPr>
            </w:r>
            <w:r>
              <w:rPr>
                <w:noProof/>
                <w:webHidden/>
              </w:rPr>
              <w:fldChar w:fldCharType="separate"/>
            </w:r>
            <w:r>
              <w:rPr>
                <w:noProof/>
                <w:webHidden/>
              </w:rPr>
              <w:t>20</w:t>
            </w:r>
            <w:r>
              <w:rPr>
                <w:noProof/>
                <w:webHidden/>
              </w:rPr>
              <w:fldChar w:fldCharType="end"/>
            </w:r>
          </w:hyperlink>
        </w:p>
        <w:p w14:paraId="11DB5B76" w14:textId="6AABDE26"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60" w:history="1">
            <w:r w:rsidRPr="005B2331">
              <w:rPr>
                <w:rStyle w:val="Hyperlink"/>
                <w:b/>
                <w:bCs/>
                <w:noProof/>
              </w:rPr>
              <w:t>4</w:t>
            </w:r>
            <w:r>
              <w:rPr>
                <w:rFonts w:asciiTheme="minorHAnsi" w:eastAsiaTheme="minorEastAsia" w:hAnsiTheme="minorHAnsi"/>
                <w:noProof/>
                <w:sz w:val="24"/>
                <w:szCs w:val="24"/>
                <w:lang w:eastAsia="en-GB"/>
              </w:rPr>
              <w:tab/>
            </w:r>
            <w:r w:rsidRPr="005B2331">
              <w:rPr>
                <w:rStyle w:val="Hyperlink"/>
                <w:b/>
                <w:bCs/>
                <w:noProof/>
              </w:rPr>
              <w:t>Testing</w:t>
            </w:r>
            <w:r>
              <w:rPr>
                <w:noProof/>
                <w:webHidden/>
              </w:rPr>
              <w:tab/>
            </w:r>
            <w:r>
              <w:rPr>
                <w:noProof/>
                <w:webHidden/>
              </w:rPr>
              <w:fldChar w:fldCharType="begin"/>
            </w:r>
            <w:r>
              <w:rPr>
                <w:noProof/>
                <w:webHidden/>
              </w:rPr>
              <w:instrText xml:space="preserve"> PAGEREF _Toc196922560 \h </w:instrText>
            </w:r>
            <w:r>
              <w:rPr>
                <w:noProof/>
                <w:webHidden/>
              </w:rPr>
            </w:r>
            <w:r>
              <w:rPr>
                <w:noProof/>
                <w:webHidden/>
              </w:rPr>
              <w:fldChar w:fldCharType="separate"/>
            </w:r>
            <w:r>
              <w:rPr>
                <w:noProof/>
                <w:webHidden/>
              </w:rPr>
              <w:t>25</w:t>
            </w:r>
            <w:r>
              <w:rPr>
                <w:noProof/>
                <w:webHidden/>
              </w:rPr>
              <w:fldChar w:fldCharType="end"/>
            </w:r>
          </w:hyperlink>
        </w:p>
        <w:p w14:paraId="275071DF" w14:textId="4B05757A"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1" w:history="1">
            <w:r w:rsidRPr="005B2331">
              <w:rPr>
                <w:rStyle w:val="Hyperlink"/>
                <w:b/>
                <w:bCs/>
                <w:noProof/>
              </w:rPr>
              <w:t>4.1</w:t>
            </w:r>
            <w:r>
              <w:rPr>
                <w:rFonts w:asciiTheme="minorHAnsi" w:eastAsiaTheme="minorEastAsia" w:hAnsiTheme="minorHAnsi"/>
                <w:noProof/>
                <w:sz w:val="24"/>
                <w:szCs w:val="24"/>
                <w:lang w:eastAsia="en-GB"/>
              </w:rPr>
              <w:tab/>
            </w:r>
            <w:r w:rsidRPr="005B2331">
              <w:rPr>
                <w:rStyle w:val="Hyperlink"/>
                <w:b/>
                <w:bCs/>
                <w:noProof/>
              </w:rPr>
              <w:t>Automated Testing</w:t>
            </w:r>
            <w:r>
              <w:rPr>
                <w:noProof/>
                <w:webHidden/>
              </w:rPr>
              <w:tab/>
            </w:r>
            <w:r>
              <w:rPr>
                <w:noProof/>
                <w:webHidden/>
              </w:rPr>
              <w:fldChar w:fldCharType="begin"/>
            </w:r>
            <w:r>
              <w:rPr>
                <w:noProof/>
                <w:webHidden/>
              </w:rPr>
              <w:instrText xml:space="preserve"> PAGEREF _Toc196922561 \h </w:instrText>
            </w:r>
            <w:r>
              <w:rPr>
                <w:noProof/>
                <w:webHidden/>
              </w:rPr>
            </w:r>
            <w:r>
              <w:rPr>
                <w:noProof/>
                <w:webHidden/>
              </w:rPr>
              <w:fldChar w:fldCharType="separate"/>
            </w:r>
            <w:r>
              <w:rPr>
                <w:noProof/>
                <w:webHidden/>
              </w:rPr>
              <w:t>25</w:t>
            </w:r>
            <w:r>
              <w:rPr>
                <w:noProof/>
                <w:webHidden/>
              </w:rPr>
              <w:fldChar w:fldCharType="end"/>
            </w:r>
          </w:hyperlink>
        </w:p>
        <w:p w14:paraId="542D2DBC" w14:textId="164D9942"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2" w:history="1">
            <w:r w:rsidRPr="005B2331">
              <w:rPr>
                <w:rStyle w:val="Hyperlink"/>
                <w:b/>
                <w:bCs/>
                <w:noProof/>
              </w:rPr>
              <w:t>4.2</w:t>
            </w:r>
            <w:r>
              <w:rPr>
                <w:rFonts w:asciiTheme="minorHAnsi" w:eastAsiaTheme="minorEastAsia" w:hAnsiTheme="minorHAnsi"/>
                <w:noProof/>
                <w:sz w:val="24"/>
                <w:szCs w:val="24"/>
                <w:lang w:eastAsia="en-GB"/>
              </w:rPr>
              <w:tab/>
            </w:r>
            <w:r w:rsidRPr="005B2331">
              <w:rPr>
                <w:rStyle w:val="Hyperlink"/>
                <w:b/>
                <w:bCs/>
                <w:noProof/>
              </w:rPr>
              <w:t>Manual Testing</w:t>
            </w:r>
            <w:r>
              <w:rPr>
                <w:noProof/>
                <w:webHidden/>
              </w:rPr>
              <w:tab/>
            </w:r>
            <w:r>
              <w:rPr>
                <w:noProof/>
                <w:webHidden/>
              </w:rPr>
              <w:fldChar w:fldCharType="begin"/>
            </w:r>
            <w:r>
              <w:rPr>
                <w:noProof/>
                <w:webHidden/>
              </w:rPr>
              <w:instrText xml:space="preserve"> PAGEREF _Toc196922562 \h </w:instrText>
            </w:r>
            <w:r>
              <w:rPr>
                <w:noProof/>
                <w:webHidden/>
              </w:rPr>
            </w:r>
            <w:r>
              <w:rPr>
                <w:noProof/>
                <w:webHidden/>
              </w:rPr>
              <w:fldChar w:fldCharType="separate"/>
            </w:r>
            <w:r>
              <w:rPr>
                <w:noProof/>
                <w:webHidden/>
              </w:rPr>
              <w:t>27</w:t>
            </w:r>
            <w:r>
              <w:rPr>
                <w:noProof/>
                <w:webHidden/>
              </w:rPr>
              <w:fldChar w:fldCharType="end"/>
            </w:r>
          </w:hyperlink>
        </w:p>
        <w:p w14:paraId="64406833" w14:textId="0DDF57DC"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63" w:history="1">
            <w:r w:rsidRPr="005B2331">
              <w:rPr>
                <w:rStyle w:val="Hyperlink"/>
                <w:b/>
                <w:bCs/>
                <w:noProof/>
              </w:rPr>
              <w:t>5</w:t>
            </w:r>
            <w:r>
              <w:rPr>
                <w:rFonts w:asciiTheme="minorHAnsi" w:eastAsiaTheme="minorEastAsia" w:hAnsiTheme="minorHAnsi"/>
                <w:noProof/>
                <w:sz w:val="24"/>
                <w:szCs w:val="24"/>
                <w:lang w:eastAsia="en-GB"/>
              </w:rPr>
              <w:tab/>
            </w:r>
            <w:r w:rsidRPr="005B2331">
              <w:rPr>
                <w:rStyle w:val="Hyperlink"/>
                <w:b/>
                <w:bCs/>
                <w:noProof/>
              </w:rPr>
              <w:t>Evaluation and Conclusion</w:t>
            </w:r>
            <w:r>
              <w:rPr>
                <w:noProof/>
                <w:webHidden/>
              </w:rPr>
              <w:tab/>
            </w:r>
            <w:r>
              <w:rPr>
                <w:noProof/>
                <w:webHidden/>
              </w:rPr>
              <w:fldChar w:fldCharType="begin"/>
            </w:r>
            <w:r>
              <w:rPr>
                <w:noProof/>
                <w:webHidden/>
              </w:rPr>
              <w:instrText xml:space="preserve"> PAGEREF _Toc196922563 \h </w:instrText>
            </w:r>
            <w:r>
              <w:rPr>
                <w:noProof/>
                <w:webHidden/>
              </w:rPr>
            </w:r>
            <w:r>
              <w:rPr>
                <w:noProof/>
                <w:webHidden/>
              </w:rPr>
              <w:fldChar w:fldCharType="separate"/>
            </w:r>
            <w:r>
              <w:rPr>
                <w:noProof/>
                <w:webHidden/>
              </w:rPr>
              <w:t>30</w:t>
            </w:r>
            <w:r>
              <w:rPr>
                <w:noProof/>
                <w:webHidden/>
              </w:rPr>
              <w:fldChar w:fldCharType="end"/>
            </w:r>
          </w:hyperlink>
        </w:p>
        <w:p w14:paraId="15EA63BE" w14:textId="0605EB61"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4" w:history="1">
            <w:r w:rsidRPr="005B2331">
              <w:rPr>
                <w:rStyle w:val="Hyperlink"/>
                <w:b/>
                <w:bCs/>
                <w:noProof/>
              </w:rPr>
              <w:t>5.1</w:t>
            </w:r>
            <w:r>
              <w:rPr>
                <w:rFonts w:asciiTheme="minorHAnsi" w:eastAsiaTheme="minorEastAsia" w:hAnsiTheme="minorHAnsi"/>
                <w:noProof/>
                <w:sz w:val="24"/>
                <w:szCs w:val="24"/>
                <w:lang w:eastAsia="en-GB"/>
              </w:rPr>
              <w:tab/>
            </w:r>
            <w:r w:rsidRPr="005B2331">
              <w:rPr>
                <w:rStyle w:val="Hyperlink"/>
                <w:b/>
                <w:bCs/>
                <w:noProof/>
              </w:rPr>
              <w:t>Evaluation of Project Success</w:t>
            </w:r>
            <w:r>
              <w:rPr>
                <w:noProof/>
                <w:webHidden/>
              </w:rPr>
              <w:tab/>
            </w:r>
            <w:r>
              <w:rPr>
                <w:noProof/>
                <w:webHidden/>
              </w:rPr>
              <w:fldChar w:fldCharType="begin"/>
            </w:r>
            <w:r>
              <w:rPr>
                <w:noProof/>
                <w:webHidden/>
              </w:rPr>
              <w:instrText xml:space="preserve"> PAGEREF _Toc196922564 \h </w:instrText>
            </w:r>
            <w:r>
              <w:rPr>
                <w:noProof/>
                <w:webHidden/>
              </w:rPr>
            </w:r>
            <w:r>
              <w:rPr>
                <w:noProof/>
                <w:webHidden/>
              </w:rPr>
              <w:fldChar w:fldCharType="separate"/>
            </w:r>
            <w:r>
              <w:rPr>
                <w:noProof/>
                <w:webHidden/>
              </w:rPr>
              <w:t>30</w:t>
            </w:r>
            <w:r>
              <w:rPr>
                <w:noProof/>
                <w:webHidden/>
              </w:rPr>
              <w:fldChar w:fldCharType="end"/>
            </w:r>
          </w:hyperlink>
        </w:p>
        <w:p w14:paraId="5C012320" w14:textId="16159B6F"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5" w:history="1">
            <w:r w:rsidRPr="005B2331">
              <w:rPr>
                <w:rStyle w:val="Hyperlink"/>
                <w:b/>
                <w:bCs/>
                <w:noProof/>
              </w:rPr>
              <w:t>5.2</w:t>
            </w:r>
            <w:r>
              <w:rPr>
                <w:rFonts w:asciiTheme="minorHAnsi" w:eastAsiaTheme="minorEastAsia" w:hAnsiTheme="minorHAnsi"/>
                <w:noProof/>
                <w:sz w:val="24"/>
                <w:szCs w:val="24"/>
                <w:lang w:eastAsia="en-GB"/>
              </w:rPr>
              <w:tab/>
            </w:r>
            <w:r w:rsidRPr="005B2331">
              <w:rPr>
                <w:rStyle w:val="Hyperlink"/>
                <w:b/>
                <w:bCs/>
                <w:noProof/>
              </w:rPr>
              <w:t>Reflection of Process</w:t>
            </w:r>
            <w:r>
              <w:rPr>
                <w:noProof/>
                <w:webHidden/>
              </w:rPr>
              <w:tab/>
            </w:r>
            <w:r>
              <w:rPr>
                <w:noProof/>
                <w:webHidden/>
              </w:rPr>
              <w:fldChar w:fldCharType="begin"/>
            </w:r>
            <w:r>
              <w:rPr>
                <w:noProof/>
                <w:webHidden/>
              </w:rPr>
              <w:instrText xml:space="preserve"> PAGEREF _Toc196922565 \h </w:instrText>
            </w:r>
            <w:r>
              <w:rPr>
                <w:noProof/>
                <w:webHidden/>
              </w:rPr>
            </w:r>
            <w:r>
              <w:rPr>
                <w:noProof/>
                <w:webHidden/>
              </w:rPr>
              <w:fldChar w:fldCharType="separate"/>
            </w:r>
            <w:r>
              <w:rPr>
                <w:noProof/>
                <w:webHidden/>
              </w:rPr>
              <w:t>31</w:t>
            </w:r>
            <w:r>
              <w:rPr>
                <w:noProof/>
                <w:webHidden/>
              </w:rPr>
              <w:fldChar w:fldCharType="end"/>
            </w:r>
          </w:hyperlink>
        </w:p>
        <w:p w14:paraId="32AD57D2" w14:textId="5923D40F"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6" w:history="1">
            <w:r w:rsidRPr="005B2331">
              <w:rPr>
                <w:rStyle w:val="Hyperlink"/>
                <w:b/>
                <w:bCs/>
                <w:noProof/>
              </w:rPr>
              <w:t>5.3</w:t>
            </w:r>
            <w:r>
              <w:rPr>
                <w:rFonts w:asciiTheme="minorHAnsi" w:eastAsiaTheme="minorEastAsia" w:hAnsiTheme="minorHAnsi"/>
                <w:noProof/>
                <w:sz w:val="24"/>
                <w:szCs w:val="24"/>
                <w:lang w:eastAsia="en-GB"/>
              </w:rPr>
              <w:tab/>
            </w:r>
            <w:r w:rsidRPr="005B2331">
              <w:rPr>
                <w:rStyle w:val="Hyperlink"/>
                <w:b/>
                <w:bCs/>
                <w:noProof/>
              </w:rPr>
              <w:t>Evaluation of Software</w:t>
            </w:r>
            <w:r>
              <w:rPr>
                <w:noProof/>
                <w:webHidden/>
              </w:rPr>
              <w:tab/>
            </w:r>
            <w:r>
              <w:rPr>
                <w:noProof/>
                <w:webHidden/>
              </w:rPr>
              <w:fldChar w:fldCharType="begin"/>
            </w:r>
            <w:r>
              <w:rPr>
                <w:noProof/>
                <w:webHidden/>
              </w:rPr>
              <w:instrText xml:space="preserve"> PAGEREF _Toc196922566 \h </w:instrText>
            </w:r>
            <w:r>
              <w:rPr>
                <w:noProof/>
                <w:webHidden/>
              </w:rPr>
            </w:r>
            <w:r>
              <w:rPr>
                <w:noProof/>
                <w:webHidden/>
              </w:rPr>
              <w:fldChar w:fldCharType="separate"/>
            </w:r>
            <w:r>
              <w:rPr>
                <w:noProof/>
                <w:webHidden/>
              </w:rPr>
              <w:t>31</w:t>
            </w:r>
            <w:r>
              <w:rPr>
                <w:noProof/>
                <w:webHidden/>
              </w:rPr>
              <w:fldChar w:fldCharType="end"/>
            </w:r>
          </w:hyperlink>
        </w:p>
        <w:p w14:paraId="3F0EDAEC" w14:textId="0CF02F0B"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7" w:history="1">
            <w:r w:rsidRPr="005B2331">
              <w:rPr>
                <w:rStyle w:val="Hyperlink"/>
                <w:b/>
                <w:bCs/>
                <w:noProof/>
              </w:rPr>
              <w:t>5.4</w:t>
            </w:r>
            <w:r>
              <w:rPr>
                <w:rFonts w:asciiTheme="minorHAnsi" w:eastAsiaTheme="minorEastAsia" w:hAnsiTheme="minorHAnsi"/>
                <w:noProof/>
                <w:sz w:val="24"/>
                <w:szCs w:val="24"/>
                <w:lang w:eastAsia="en-GB"/>
              </w:rPr>
              <w:tab/>
            </w:r>
            <w:r w:rsidRPr="005B2331">
              <w:rPr>
                <w:rStyle w:val="Hyperlink"/>
                <w:b/>
                <w:bCs/>
                <w:noProof/>
              </w:rPr>
              <w:t>Suggestions for Further Work</w:t>
            </w:r>
            <w:r>
              <w:rPr>
                <w:noProof/>
                <w:webHidden/>
              </w:rPr>
              <w:tab/>
            </w:r>
            <w:r>
              <w:rPr>
                <w:noProof/>
                <w:webHidden/>
              </w:rPr>
              <w:fldChar w:fldCharType="begin"/>
            </w:r>
            <w:r>
              <w:rPr>
                <w:noProof/>
                <w:webHidden/>
              </w:rPr>
              <w:instrText xml:space="preserve"> PAGEREF _Toc196922567 \h </w:instrText>
            </w:r>
            <w:r>
              <w:rPr>
                <w:noProof/>
                <w:webHidden/>
              </w:rPr>
            </w:r>
            <w:r>
              <w:rPr>
                <w:noProof/>
                <w:webHidden/>
              </w:rPr>
              <w:fldChar w:fldCharType="separate"/>
            </w:r>
            <w:r>
              <w:rPr>
                <w:noProof/>
                <w:webHidden/>
              </w:rPr>
              <w:t>31</w:t>
            </w:r>
            <w:r>
              <w:rPr>
                <w:noProof/>
                <w:webHidden/>
              </w:rPr>
              <w:fldChar w:fldCharType="end"/>
            </w:r>
          </w:hyperlink>
        </w:p>
        <w:p w14:paraId="37F15C16" w14:textId="2C21D536"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8" w:history="1">
            <w:r w:rsidRPr="005B2331">
              <w:rPr>
                <w:rStyle w:val="Hyperlink"/>
                <w:b/>
                <w:bCs/>
                <w:noProof/>
              </w:rPr>
              <w:t>5.5</w:t>
            </w:r>
            <w:r>
              <w:rPr>
                <w:rFonts w:asciiTheme="minorHAnsi" w:eastAsiaTheme="minorEastAsia" w:hAnsiTheme="minorHAnsi"/>
                <w:noProof/>
                <w:sz w:val="24"/>
                <w:szCs w:val="24"/>
                <w:lang w:eastAsia="en-GB"/>
              </w:rPr>
              <w:tab/>
            </w:r>
            <w:r w:rsidRPr="005B2331">
              <w:rPr>
                <w:rStyle w:val="Hyperlink"/>
                <w:b/>
                <w:bCs/>
                <w:noProof/>
              </w:rPr>
              <w:t>Conclusion</w:t>
            </w:r>
            <w:r>
              <w:rPr>
                <w:noProof/>
                <w:webHidden/>
              </w:rPr>
              <w:tab/>
            </w:r>
            <w:r>
              <w:rPr>
                <w:noProof/>
                <w:webHidden/>
              </w:rPr>
              <w:fldChar w:fldCharType="begin"/>
            </w:r>
            <w:r>
              <w:rPr>
                <w:noProof/>
                <w:webHidden/>
              </w:rPr>
              <w:instrText xml:space="preserve"> PAGEREF _Toc196922568 \h </w:instrText>
            </w:r>
            <w:r>
              <w:rPr>
                <w:noProof/>
                <w:webHidden/>
              </w:rPr>
            </w:r>
            <w:r>
              <w:rPr>
                <w:noProof/>
                <w:webHidden/>
              </w:rPr>
              <w:fldChar w:fldCharType="separate"/>
            </w:r>
            <w:r>
              <w:rPr>
                <w:noProof/>
                <w:webHidden/>
              </w:rPr>
              <w:t>31</w:t>
            </w:r>
            <w:r>
              <w:rPr>
                <w:noProof/>
                <w:webHidden/>
              </w:rPr>
              <w:fldChar w:fldCharType="end"/>
            </w:r>
          </w:hyperlink>
        </w:p>
        <w:p w14:paraId="5966BFC3" w14:textId="4166955A"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6922550"/>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1856588E" w14:textId="47A76014" w:rsidR="0001562D" w:rsidRPr="0001562D" w:rsidRDefault="0001562D" w:rsidP="0001562D">
      <w:r>
        <w:t xml:space="preserve">The </w:t>
      </w:r>
      <w:r w:rsidR="00824B0A">
        <w:t>project discussed in this report is hosted on a repository at</w:t>
      </w:r>
      <w:r w:rsidR="00F94603">
        <w:t xml:space="preserve"> https://github.com/RyanMcClean/wizlight-music-sync. If you have trouble accessing the repository, please contact</w:t>
      </w:r>
      <w:r w:rsidR="005E5878">
        <w:t xml:space="preserve"> rurquhart01@qub.ac.uk.</w:t>
      </w:r>
    </w:p>
    <w:p w14:paraId="32E01C3C" w14:textId="724D5CBB" w:rsidR="00DF5153" w:rsidRPr="001D0BF7" w:rsidRDefault="00057C0B" w:rsidP="00EA07B5">
      <w:pPr>
        <w:spacing w:line="360" w:lineRule="auto"/>
        <w:rPr>
          <w:rFonts w:cs="Arial"/>
        </w:rPr>
      </w:pPr>
      <w:r w:rsidRPr="001D0BF7">
        <w:rPr>
          <w:rFonts w:cs="Arial"/>
        </w:rPr>
        <w:t xml:space="preserve">This report </w:t>
      </w:r>
      <w:r w:rsidR="00F94603">
        <w:rPr>
          <w:rFonts w:cs="Arial"/>
        </w:rPr>
        <w:t>focuses on the development of a Music-Synchronised Light Control System (hereafter referred to as Bulb Bop). The report will consist of six chapters: Chapter One, Understanding the Problem; Chapter Two, User interface design; Chapter Three, Architecture design and algorithm explanation; Chapter Four, Experimentation; Chapter Five, Testing; and</w:t>
      </w:r>
      <w:r w:rsidR="00DF5153" w:rsidRPr="001D0BF7">
        <w:rPr>
          <w:rFonts w:cs="Arial"/>
        </w:rPr>
        <w:t xml:space="preserve">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CA9FC7B"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22F76C94"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922551"/>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234C007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S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1D4FE4F4"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3AE237C"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w:t>
      </w:r>
      <w:r w:rsidR="00EF2A90">
        <w:rPr>
          <w:rFonts w:cs="Arial"/>
        </w:rPr>
        <w:lastRenderedPageBreak/>
        <w:t xml:space="preserve">it used Gradle to build it, </w:t>
      </w:r>
      <w:r w:rsidR="006052F6">
        <w:rPr>
          <w:rFonts w:cs="Arial"/>
        </w:rPr>
        <w:t>which was</w:t>
      </w:r>
      <w:r w:rsidR="00EF2A90">
        <w:rPr>
          <w:rFonts w:cs="Arial"/>
        </w:rPr>
        <w:t xml:space="preserve"> something that, given the time I needed to get the project started, </w:t>
      </w:r>
      <w:r w:rsidR="00977EE7">
        <w:rPr>
          <w:rFonts w:cs="Arial"/>
        </w:rPr>
        <w:t xml:space="preserve">I was unable to figure out. </w:t>
      </w:r>
    </w:p>
    <w:p w14:paraId="0CC851FE" w14:textId="5AB961AC"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w:t>
      </w:r>
      <w:r w:rsidR="00307FE6">
        <w:rPr>
          <w:rFonts w:cs="Arial"/>
        </w:rPr>
        <w:t>, I turned to Python;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I found a </w:t>
      </w:r>
      <w:r w:rsidR="008D243D">
        <w:rPr>
          <w:rFonts w:cs="Arial"/>
        </w:rPr>
        <w:t>Windows-specific</w:t>
      </w:r>
      <w:r w:rsidR="00400475">
        <w:rPr>
          <w:rFonts w:cs="Arial"/>
        </w:rPr>
        <w:t xml:space="preserve"> patch of the </w:t>
      </w:r>
      <w:r w:rsidR="00E01E8F">
        <w:rPr>
          <w:rFonts w:cs="Arial"/>
        </w:rPr>
        <w:t xml:space="preserve">PyAudio library,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r w:rsidR="004F1562">
        <w:rPr>
          <w:rFonts w:cs="Arial"/>
        </w:rPr>
        <w:t xml:space="preserve">take into account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922552"/>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16F4F69F" w:rsidR="00702FC9" w:rsidRDefault="007C7D9B"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w:t>
      </w:r>
      <w:r w:rsidR="00BA7EC1">
        <w:rPr>
          <w:noProof/>
        </w:rPr>
        <w:fldChar w:fldCharType="end"/>
      </w:r>
      <w:r>
        <w:t xml:space="preserve"> - Index Page (PC View)</w:t>
      </w:r>
    </w:p>
    <w:p w14:paraId="4B1211B8" w14:textId="759A88EC" w:rsidR="007C7D9B" w:rsidRDefault="007C7D9B" w:rsidP="007C7D9B">
      <w:pPr>
        <w:keepNext/>
        <w:spacing w:line="360" w:lineRule="auto"/>
        <w:jc w:val="center"/>
      </w:pPr>
    </w:p>
    <w:p w14:paraId="294CFAD9" w14:textId="5546A1BE"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w:t>
      </w:r>
      <w:r w:rsidR="007B7E06">
        <w:rPr>
          <w:rFonts w:cs="Arial"/>
        </w:rPr>
        <w:t>four different views that the user can access. Each of these views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395225BF" w:rsidR="00B5385B" w:rsidRDefault="00B5385B" w:rsidP="00B5385B">
      <w:pPr>
        <w:spacing w:line="360" w:lineRule="auto"/>
        <w:rPr>
          <w:rFonts w:cs="Arial"/>
        </w:rPr>
      </w:pPr>
      <w:r w:rsidRPr="00697DB7">
        <w:rPr>
          <w:rFonts w:cs="Arial"/>
        </w:rPr>
        <w:t xml:space="preserve">The first part of the user interface we will discuss </w:t>
      </w:r>
      <w:r w:rsidR="004C6D4C">
        <w:rPr>
          <w:rFonts w:cs="Arial"/>
        </w:rPr>
        <w:t>is</w:t>
      </w:r>
      <w:r w:rsidRPr="00697DB7">
        <w:rPr>
          <w:rFonts w:cs="Arial"/>
        </w:rPr>
        <w:t xml:space="preserve"> the parts common to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71504C5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484782">
        <w:rPr>
          <w:rFonts w:cs="Arial"/>
        </w:rPr>
        <w:t>Figures</w:t>
      </w:r>
      <w:r>
        <w:rPr>
          <w:rFonts w:cs="Arial"/>
        </w:rPr>
        <w:t xml:space="preserve"> 1 and 2),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7356EF">
        <w:rPr>
          <w:rFonts w:cs="Arial"/>
        </w:rPr>
        <w:t>F</w:t>
      </w:r>
      <w:r>
        <w:rPr>
          <w:rFonts w:cs="Arial"/>
        </w:rPr>
        <w:t xml:space="preserve">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249722B7" w:rsidR="006E46B5" w:rsidRDefault="006E46B5" w:rsidP="006E46B5">
      <w:pPr>
        <w:pStyle w:val="Caption"/>
        <w:jc w:val="center"/>
        <w:rPr>
          <w:rFonts w:cs="Arial"/>
        </w:rPr>
      </w:pPr>
      <w:r w:rsidRPr="006E46B5">
        <w:t xml:space="preserve"> </w:t>
      </w:r>
      <w:r>
        <w:t xml:space="preserve">Figure </w:t>
      </w:r>
      <w:r w:rsidR="00BA7EC1">
        <w:fldChar w:fldCharType="begin"/>
      </w:r>
      <w:r w:rsidR="00BA7EC1">
        <w:instrText xml:space="preserve"> SEQ Figure \* ARABIC </w:instrText>
      </w:r>
      <w:r w:rsidR="00BA7EC1">
        <w:fldChar w:fldCharType="separate"/>
      </w:r>
      <w:r w:rsidR="00C93C2B">
        <w:rPr>
          <w:noProof/>
        </w:rPr>
        <w:t>2</w:t>
      </w:r>
      <w:r w:rsidR="00BA7EC1">
        <w:rPr>
          <w:noProof/>
        </w:rPr>
        <w:fldChar w:fldCharType="end"/>
      </w:r>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69C51B56" w:rsidR="0033601B" w:rsidRDefault="007C7D9B" w:rsidP="00573C32">
      <w:pPr>
        <w:pStyle w:val="Caption"/>
        <w:jc w:val="center"/>
        <w:rPr>
          <w:rFonts w:cs="Arial"/>
        </w:rPr>
      </w:pPr>
      <w:r>
        <w:t xml:space="preserve">Figure </w:t>
      </w:r>
      <w:r w:rsidR="00BA7EC1">
        <w:fldChar w:fldCharType="begin"/>
      </w:r>
      <w:r w:rsidR="00BA7EC1">
        <w:instrText xml:space="preserve"> SEQ Figure \* ARABIC </w:instrText>
      </w:r>
      <w:r w:rsidR="00BA7EC1">
        <w:fldChar w:fldCharType="separate"/>
      </w:r>
      <w:r w:rsidR="00C93C2B">
        <w:rPr>
          <w:noProof/>
        </w:rPr>
        <w:t>3</w:t>
      </w:r>
      <w:r w:rsidR="00BA7EC1">
        <w:rPr>
          <w:noProof/>
        </w:rPr>
        <w:fldChar w:fldCharType="end"/>
      </w:r>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2F73D3FA" w:rsidR="00080A56" w:rsidRDefault="00CA571F"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4</w:t>
      </w:r>
      <w:r w:rsidR="00BA7EC1">
        <w:rPr>
          <w:noProof/>
        </w:rPr>
        <w:fldChar w:fldCharType="end"/>
      </w:r>
      <w:r>
        <w:t xml:space="preserve"> - FAQ's Page (PC View)</w:t>
      </w:r>
    </w:p>
    <w:p w14:paraId="7269601F" w14:textId="7E0996D3"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2870183E" w:rsidR="00CA571F" w:rsidRDefault="00CA571F"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5</w:t>
      </w:r>
      <w:r w:rsidR="00BA7EC1">
        <w:rPr>
          <w:noProof/>
        </w:rPr>
        <w:fldChar w:fldCharType="end"/>
      </w:r>
      <w:r>
        <w:t xml:space="preserve"> - About View (PC View)</w:t>
      </w:r>
    </w:p>
    <w:p w14:paraId="2D8A7543" w14:textId="072DAD0C"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As this page is mostly static, apart from the navigation bar, there is nothing else to say. </w:t>
      </w:r>
    </w:p>
    <w:p w14:paraId="4CC3C30F" w14:textId="125BA4C4" w:rsidR="00A75E0C" w:rsidRDefault="00A75E0C" w:rsidP="00A75E0C">
      <w:pPr>
        <w:keepNext/>
        <w:spacing w:line="360" w:lineRule="auto"/>
      </w:pP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422A8409" w:rsidR="0021754A"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6</w:t>
      </w:r>
      <w:r w:rsidR="00BA7EC1">
        <w:rPr>
          <w:noProof/>
        </w:rPr>
        <w:fldChar w:fldCharType="end"/>
      </w:r>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7C2E5F1B" w:rsidR="00BD082C"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7</w:t>
      </w:r>
      <w:r w:rsidR="00BA7EC1">
        <w:rPr>
          <w:noProof/>
        </w:rPr>
        <w:fldChar w:fldCharType="end"/>
      </w:r>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7F2F5725" w:rsidR="00BD082C"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8</w:t>
      </w:r>
      <w:r w:rsidR="00BA7EC1">
        <w:rPr>
          <w:noProof/>
        </w:rPr>
        <w:fldChar w:fldCharType="end"/>
      </w:r>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6922553"/>
      <w:r w:rsidRPr="00AD1631">
        <w:rPr>
          <w:rFonts w:ascii="Arial Black" w:hAnsi="Arial Black"/>
        </w:rPr>
        <w:lastRenderedPageBreak/>
        <w:t>Architecture Design and Algorithm Explanation</w:t>
      </w:r>
      <w:bookmarkEnd w:id="3"/>
    </w:p>
    <w:p w14:paraId="21F2F04B" w14:textId="035B799A" w:rsidR="00AB1F61" w:rsidRDefault="00AB1F61" w:rsidP="00AB1F61">
      <w:r>
        <w:t xml:space="preserve">In this section of the report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Pr="007208BE" w:rsidRDefault="0054269F" w:rsidP="00AB1F61">
      <w:pPr>
        <w:pStyle w:val="Heading2"/>
        <w:numPr>
          <w:ilvl w:val="1"/>
          <w:numId w:val="15"/>
        </w:numPr>
        <w:rPr>
          <w:b/>
          <w:bCs/>
        </w:rPr>
      </w:pPr>
      <w:bookmarkStart w:id="4" w:name="_Toc196922554"/>
      <w:r w:rsidRPr="007208BE">
        <w:rPr>
          <w:b/>
          <w:bCs/>
        </w:rPr>
        <w:t>API Endpoints</w:t>
      </w:r>
      <w:bookmarkEnd w:id="4"/>
      <w:r w:rsidR="004D471C" w:rsidRPr="007208BE">
        <w:rPr>
          <w:b/>
          <w:bCs/>
        </w:rPr>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295A3846" w:rsidR="00023156"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9</w:t>
      </w:r>
      <w:r w:rsidR="00BA7EC1">
        <w:rPr>
          <w:noProof/>
        </w:rPr>
        <w:fldChar w:fldCharType="end"/>
      </w:r>
      <w:r>
        <w:t xml:space="preserve"> - List of API endpoints</w:t>
      </w:r>
    </w:p>
    <w:p w14:paraId="2CBFEEF4" w14:textId="77777777" w:rsidR="00922FFD" w:rsidRPr="00AB1F61" w:rsidRDefault="00922FFD" w:rsidP="00AB1F61"/>
    <w:p w14:paraId="191C0C1F" w14:textId="102E7931" w:rsidR="00AD1631" w:rsidRDefault="00F94C49" w:rsidP="00AD1631">
      <w:r>
        <w:t xml:space="preserve">The </w:t>
      </w:r>
      <w:r w:rsidR="00E12678">
        <w:t xml:space="preserve">endpoints </w:t>
      </w:r>
      <w:r w:rsidR="00C6403D">
        <w:t>for</w:t>
      </w:r>
      <w:r w:rsidR="00E12678">
        <w:t xml:space="preserve"> bulb control are as follows, “/discover/”, “/toggleBulb/”, “/</w:t>
      </w:r>
      <w:r w:rsidR="00CA751F">
        <w:t>queryBulb/”, and “/colorBulb/”</w:t>
      </w:r>
      <w:r w:rsidR="00CC6583">
        <w:t xml:space="preserve">. </w:t>
      </w:r>
      <w:r w:rsidR="000720F7">
        <w:t xml:space="preserve">Of these four, only three are currently utilised in </w:t>
      </w:r>
      <w:r w:rsidR="006148D0">
        <w:t>Bulb Bop</w:t>
      </w:r>
      <w:r w:rsidR="000720F7">
        <w:t xml:space="preserve">, “/colorBulb/”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t>
      </w:r>
      <w:r w:rsidR="008A2C59">
        <w:lastRenderedPageBreak/>
        <w:t xml:space="preserve">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toggleBulb/” is the main endpoint the user will trigger from the user interface, when they click on the icon of a bulb it will </w:t>
      </w:r>
      <w:r w:rsidR="00E248FD">
        <w:t xml:space="preserve">trigger this endpoint, which sends a packet to the specific bulb and instructs it to turn off, or on, depending on the state of the bulb recorded in </w:t>
      </w:r>
      <w:r w:rsidR="006148D0">
        <w:t>Bulb Bop</w:t>
      </w:r>
      <w:r w:rsidR="00E248FD">
        <w:t>.</w:t>
      </w:r>
      <w:r w:rsidR="003C3C4A">
        <w:t xml:space="preserve"> </w:t>
      </w:r>
      <w:r w:rsidR="003F3235">
        <w:t xml:space="preserve">“/queryBulb/’ is similar to “/discover/”, except rather than sending a broadcast packet to all Ip addresses, it send </w:t>
      </w:r>
      <w:r w:rsidR="00772B5B">
        <w:t xml:space="preserve">packets to specific addresses to query the state of specific bulbs. </w:t>
      </w:r>
    </w:p>
    <w:p w14:paraId="1A07AC44" w14:textId="343867F6" w:rsidR="00687125" w:rsidRDefault="0033394F" w:rsidP="00AD1631">
      <w:r>
        <w:t xml:space="preserve">The endpoints that </w:t>
      </w:r>
      <w:r w:rsidR="00363A4C">
        <w:t>control database operations are, “/”</w:t>
      </w:r>
      <w:r w:rsidR="002F6D8D">
        <w:t>, “/</w:t>
      </w:r>
      <w:r w:rsidR="00D64677">
        <w:t xml:space="preserve">delete/&lt;str:ip&gt;/”, and </w:t>
      </w:r>
      <w:r w:rsidR="001B3F33">
        <w:t>“/edit/&lt;</w:t>
      </w:r>
      <w:r w:rsidR="00BB62B1">
        <w:t>str:ip&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str:ip&gt;/</w:t>
      </w:r>
      <w:r w:rsidR="00333EB9">
        <w:t>” and “/edit/&lt;str:</w:t>
      </w:r>
      <w:r w:rsidR="0045531E">
        <w:t>ip&gt;/”</w:t>
      </w:r>
      <w:r w:rsidR="008622D6">
        <w:t xml:space="preserve"> both of these </w:t>
      </w:r>
      <w:r w:rsidR="00E10BC9">
        <w:t>endpoints require the Ip address of the bulb in which they are editing</w:t>
      </w:r>
      <w:r w:rsidR="00DE6F81">
        <w:t xml:space="preserve">, as a unique identifier. </w:t>
      </w:r>
      <w:r w:rsidR="004C453E">
        <w:t>“/delete/&lt;str:</w:t>
      </w:r>
      <w:r w:rsidR="00031F00">
        <w:t xml:space="preserve">ip&gt;/” will delete </w:t>
      </w:r>
      <w:r w:rsidR="003964DC">
        <w:t>the bulb</w:t>
      </w:r>
      <w:r w:rsidR="00595402">
        <w:t xml:space="preserve"> with the specified Ip address, </w:t>
      </w:r>
      <w:r w:rsidR="002A3A52">
        <w:t>and “/edit/&lt;str:ip&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r w:rsidR="008B1D46">
        <w:t>activateSync/”, and “/</w:t>
      </w:r>
      <w:r w:rsidR="001F25A6">
        <w:t xml:space="preserve">stopsync/”. These are </w:t>
      </w:r>
      <w:r w:rsidR="008117A2">
        <w:t>self-explanatory</w:t>
      </w:r>
      <w:r w:rsidR="001F25A6">
        <w:t xml:space="preserve">, </w:t>
      </w:r>
      <w:r w:rsidR="002C583F">
        <w:t>“/activateSync/”</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4E6CD46E"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w:t>
      </w:r>
      <w:r w:rsidR="006148D0">
        <w:t>Bulb Bop</w:t>
      </w:r>
      <w:r w:rsidR="00107AAE">
        <w:t xml:space="preserve">, documentation that was followed, and the technologies that were involved in </w:t>
      </w:r>
      <w:r w:rsidR="00B77837">
        <w:t>its process.</w:t>
      </w:r>
    </w:p>
    <w:p w14:paraId="4C8B5E8A" w14:textId="447079E4" w:rsidR="0051660D" w:rsidRPr="007208BE" w:rsidRDefault="00274454" w:rsidP="00274454">
      <w:pPr>
        <w:pStyle w:val="Heading2"/>
        <w:numPr>
          <w:ilvl w:val="1"/>
          <w:numId w:val="15"/>
        </w:numPr>
        <w:rPr>
          <w:b/>
          <w:bCs/>
        </w:rPr>
      </w:pPr>
      <w:bookmarkStart w:id="5" w:name="_Toc196922555"/>
      <w:r w:rsidRPr="007208BE">
        <w:rPr>
          <w:b/>
          <w:bCs/>
        </w:rP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7"/>
                    <a:stretch>
                      <a:fillRect/>
                    </a:stretch>
                  </pic:blipFill>
                  <pic:spPr>
                    <a:xfrm>
                      <a:off x="0" y="0"/>
                      <a:ext cx="5759450" cy="4405630"/>
                    </a:xfrm>
                    <a:prstGeom prst="rect">
                      <a:avLst/>
                    </a:prstGeom>
                  </pic:spPr>
                </pic:pic>
              </a:graphicData>
            </a:graphic>
          </wp:inline>
        </w:drawing>
      </w:r>
    </w:p>
    <w:p w14:paraId="04934E7C" w14:textId="3445BFA3" w:rsidR="00274454" w:rsidRDefault="00274454"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0</w:t>
      </w:r>
      <w:r w:rsidR="00BA7EC1">
        <w:rPr>
          <w:noProof/>
        </w:rPr>
        <w:fldChar w:fldCharType="end"/>
      </w:r>
      <w:r>
        <w:t xml:space="preserve"> - Bulb Database Django Model</w:t>
      </w:r>
    </w:p>
    <w:p w14:paraId="7F1F2243" w14:textId="6670AA44" w:rsidR="00274454" w:rsidRPr="00274454" w:rsidRDefault="00E21D68" w:rsidP="00274454">
      <w:r>
        <w:t xml:space="preserve">The database design in </w:t>
      </w:r>
      <w:r w:rsidR="00B26F91">
        <w:t xml:space="preserve">this project is </w:t>
      </w:r>
      <w:r w:rsidR="00B477F6">
        <w:t>rather simple, it only contains one model</w:t>
      </w:r>
      <w:r w:rsidR="00E210B9">
        <w:t xml:space="preserve">, the bulb. This model consists of seven fields, the IP address, </w:t>
      </w:r>
      <w:r w:rsidR="00266990">
        <w:t>name, state, red, green, blue, temperature</w:t>
      </w:r>
      <w:r w:rsidR="00711C5D">
        <w:t>, and brightness</w:t>
      </w:r>
      <w:r w:rsidR="00266990">
        <w:t xml:space="preserve">. </w:t>
      </w:r>
      <w:r w:rsidR="00602B17">
        <w:t xml:space="preserve">While all of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 xml:space="preserve">For each field there are </w:t>
      </w:r>
      <w:r w:rsidR="008F601E">
        <w:t>several</w:t>
      </w:r>
      <w:r w:rsidR="00C52315">
        <w:t xml:space="preserve"> Django validators applied, </w:t>
      </w:r>
      <w:r w:rsidR="008F601E">
        <w:t xml:space="preserve">thes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7208BE" w:rsidRDefault="004714DC" w:rsidP="00360B65">
      <w:pPr>
        <w:pStyle w:val="Heading2"/>
        <w:numPr>
          <w:ilvl w:val="1"/>
          <w:numId w:val="15"/>
        </w:numPr>
        <w:rPr>
          <w:b/>
          <w:bCs/>
        </w:rPr>
      </w:pPr>
      <w:bookmarkStart w:id="6" w:name="_Toc196922556"/>
      <w:r w:rsidRPr="007208BE">
        <w:rPr>
          <w:b/>
          <w:bCs/>
        </w:rPr>
        <w:t>Bulb communication</w:t>
      </w:r>
      <w:bookmarkEnd w:id="6"/>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 xml:space="preserve">‘pywizlight’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8"/>
                    <a:stretch>
                      <a:fillRect/>
                    </a:stretch>
                  </pic:blipFill>
                  <pic:spPr>
                    <a:xfrm>
                      <a:off x="0" y="0"/>
                      <a:ext cx="3351224" cy="6028958"/>
                    </a:xfrm>
                    <a:prstGeom prst="rect">
                      <a:avLst/>
                    </a:prstGeom>
                  </pic:spPr>
                </pic:pic>
              </a:graphicData>
            </a:graphic>
          </wp:inline>
        </w:drawing>
      </w:r>
    </w:p>
    <w:p w14:paraId="3B00112A" w14:textId="4932DE76" w:rsidR="005D4009" w:rsidRDefault="005D4009"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1</w:t>
      </w:r>
      <w:r w:rsidR="00BA7EC1">
        <w:rPr>
          <w:noProof/>
        </w:rPr>
        <w:fldChar w:fldCharType="end"/>
      </w:r>
      <w:r>
        <w:t xml:space="preserve"> - Excerpt from API Reference Site</w:t>
      </w:r>
    </w:p>
    <w:p w14:paraId="36DB0341" w14:textId="7E5FB6D5" w:rsidR="0092456B" w:rsidRDefault="006A5343" w:rsidP="00AD1631">
      <w:r>
        <w:t xml:space="preserve">Utilising the </w:t>
      </w:r>
      <w:r w:rsidR="00946E44">
        <w:t>API reference, I have implemented five</w:t>
      </w:r>
      <w:r w:rsidR="001B7C1C">
        <w:t xml:space="preserve"> UDP packets</w:t>
      </w:r>
      <w:r w:rsidR="00E65B77">
        <w:t xml:space="preserve"> which are used by </w:t>
      </w:r>
      <w:r w:rsidR="006148D0">
        <w:t>Bulb Bop</w:t>
      </w:r>
      <w:r w:rsidR="002C764E">
        <w:t xml:space="preserve">,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w:t>
      </w:r>
      <w:r w:rsidR="006148D0">
        <w:t>Bulb Bop</w:t>
      </w:r>
      <w:r w:rsidR="001A0A03">
        <w:t xml:space="preserve">, while both were used in the development of </w:t>
      </w:r>
      <w:r w:rsidR="006148D0">
        <w:t>Bulb Bop</w:t>
      </w:r>
      <w:r w:rsidR="001A0A03">
        <w:t xml:space="preserve">, 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19"/>
                    <a:stretch>
                      <a:fillRect/>
                    </a:stretch>
                  </pic:blipFill>
                  <pic:spPr>
                    <a:xfrm>
                      <a:off x="0" y="0"/>
                      <a:ext cx="5759450" cy="4353560"/>
                    </a:xfrm>
                    <a:prstGeom prst="rect">
                      <a:avLst/>
                    </a:prstGeom>
                  </pic:spPr>
                </pic:pic>
              </a:graphicData>
            </a:graphic>
          </wp:inline>
        </w:drawing>
      </w:r>
    </w:p>
    <w:p w14:paraId="6B02DCF5" w14:textId="23FF38EF" w:rsidR="00811AD7" w:rsidRDefault="00811AD7"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2</w:t>
      </w:r>
      <w:r w:rsidR="00BA7EC1">
        <w:rPr>
          <w:noProof/>
        </w:rPr>
        <w:fldChar w:fldCharType="end"/>
      </w:r>
      <w:r>
        <w:t xml:space="preserve"> - Query Bulb Fuction that parses the bulb packet return</w:t>
      </w:r>
    </w:p>
    <w:p w14:paraId="51D50679" w14:textId="50FA34F6"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 xml:space="preserve">This allows the index view for instance to change the colour of the bulb icons depending on the current state of the bulbs. </w:t>
      </w:r>
    </w:p>
    <w:p w14:paraId="5A6C90C8" w14:textId="193C2DE4" w:rsidR="00C47D82" w:rsidRPr="007208BE" w:rsidRDefault="00861B31" w:rsidP="00861B31">
      <w:pPr>
        <w:pStyle w:val="Heading2"/>
        <w:numPr>
          <w:ilvl w:val="1"/>
          <w:numId w:val="15"/>
        </w:numPr>
        <w:rPr>
          <w:b/>
          <w:bCs/>
        </w:rPr>
      </w:pPr>
      <w:bookmarkStart w:id="7" w:name="_Toc196922557"/>
      <w:r w:rsidRPr="007208BE">
        <w:rPr>
          <w:b/>
          <w:bCs/>
        </w:rPr>
        <w:t>Host Audio Parsing</w:t>
      </w:r>
      <w:bookmarkEnd w:id="7"/>
    </w:p>
    <w:p w14:paraId="17783933" w14:textId="12BEC1E3"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 xml:space="preserve">Initially </w:t>
      </w:r>
      <w:r w:rsidR="0041259F">
        <w:t>only</w:t>
      </w:r>
      <w:r w:rsidR="00ED657E">
        <w:t xml:space="preserve"> PyAudio </w:t>
      </w:r>
      <w:r w:rsidR="0041259F">
        <w:t xml:space="preserve">was used, </w:t>
      </w:r>
      <w:r w:rsidR="00ED657E">
        <w:t>and</w:t>
      </w:r>
      <w:r w:rsidR="00F85A7D">
        <w:t xml:space="preserve"> </w:t>
      </w:r>
      <w:r w:rsidR="006148D0">
        <w:t>Bulb Bop</w:t>
      </w:r>
      <w:r w:rsidR="00ED657E">
        <w:t xml:space="preserve"> was able to access microphones attached to the host machin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w:t>
      </w:r>
      <w:r w:rsidR="006148D0">
        <w:t>Bulb Bop</w:t>
      </w:r>
      <w:r w:rsidR="00C3174F">
        <w:t xml:space="preserve"> to parse music played from </w:t>
      </w:r>
      <w:r w:rsidR="006148D0">
        <w:t>Bulb Bop</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PulseAudio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repository on GitHub that would handle this calculation for me, Realtime_PyAudio_FFT</w:t>
      </w:r>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0"/>
                    <a:stretch>
                      <a:fillRect/>
                    </a:stretch>
                  </pic:blipFill>
                  <pic:spPr>
                    <a:xfrm>
                      <a:off x="0" y="0"/>
                      <a:ext cx="5759450" cy="2468880"/>
                    </a:xfrm>
                    <a:prstGeom prst="rect">
                      <a:avLst/>
                    </a:prstGeom>
                  </pic:spPr>
                </pic:pic>
              </a:graphicData>
            </a:graphic>
          </wp:inline>
        </w:drawing>
      </w:r>
    </w:p>
    <w:p w14:paraId="1993D98C" w14:textId="4EA8C4A5" w:rsidR="00AD387D"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3</w:t>
      </w:r>
      <w:r w:rsidR="00BA7EC1">
        <w:rPr>
          <w:noProof/>
        </w:rPr>
        <w:fldChar w:fldCharType="end"/>
      </w:r>
      <w:r>
        <w:t xml:space="preserve"> - List of commits to submodule</w:t>
      </w:r>
    </w:p>
    <w:p w14:paraId="192F025F" w14:textId="769B8773"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w:t>
      </w:r>
      <w:r w:rsidR="006148D0">
        <w:t>Bulb Bop</w:t>
      </w:r>
      <w:r w:rsidR="00B11EFA">
        <w:t xml:space="preserve">.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6049DC9A" w:rsidR="0067114F" w:rsidRDefault="008773AB" w:rsidP="00BE1520">
      <w:r>
        <w:t xml:space="preserve">With the libraries and changes made abo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7208BE" w:rsidRDefault="00FD5FC0" w:rsidP="001A4279">
      <w:pPr>
        <w:pStyle w:val="Heading2"/>
        <w:numPr>
          <w:ilvl w:val="1"/>
          <w:numId w:val="15"/>
        </w:numPr>
        <w:rPr>
          <w:b/>
          <w:bCs/>
        </w:rPr>
      </w:pPr>
      <w:bookmarkStart w:id="8" w:name="_Toc196922558"/>
      <w:r w:rsidRPr="007208BE">
        <w:rPr>
          <w:b/>
          <w:bCs/>
        </w:rPr>
        <w:t>Beat Detection Algorithm</w:t>
      </w:r>
      <w:bookmarkEnd w:id="8"/>
    </w:p>
    <w:p w14:paraId="6F3679C8" w14:textId="4ED2159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a lot of beat detection does not happen in real-time, rather it observes an audio file in it’s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xml:space="preserve">, this example comes with formulas that I was able to adapt to serve the purposes of </w:t>
      </w:r>
      <w:r w:rsidR="006148D0">
        <w:t>Bulb Bop</w:t>
      </w:r>
      <w:r w:rsidR="0020408A">
        <w:t>.</w:t>
      </w:r>
    </w:p>
    <w:p w14:paraId="69794A53" w14:textId="3A81C615"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i to k+n)</w:t>
      </w:r>
      <w:r w:rsidR="00EB27E8">
        <w:t xml:space="preserve">. This is achieved by calculating the sum of </w:t>
      </w:r>
      <w:r w:rsidR="00FF7C7F">
        <w:t>the FFT amplitudes (FFT</w:t>
      </w:r>
      <w:r w:rsidR="002A7C7E">
        <w:t>[i]</w:t>
      </w:r>
      <w:r w:rsidR="00FF7C7F">
        <w:t xml:space="preserve">) </w:t>
      </w:r>
      <w:r w:rsidR="002A7C7E">
        <w:t xml:space="preserve">where ‘i’ is the </w:t>
      </w:r>
      <w:r w:rsidR="00496684">
        <w:t xml:space="preserve">frequency. </w:t>
      </w:r>
      <w:r w:rsidR="006B46B2">
        <w:t>This is done for the range i</w:t>
      </w:r>
      <w:r w:rsidR="00401A70">
        <w:t xml:space="preserve">=k, i.e. the starting frequency of the </w:t>
      </w:r>
      <w:r w:rsidR="002E0832">
        <w:t>sum, and k+n</w:t>
      </w:r>
      <w:r w:rsidR="00927A37">
        <w:t xml:space="preserve">, where k+n is the max frequency of the sum. </w:t>
      </w:r>
      <w:r w:rsidR="00E64FE1">
        <w:t xml:space="preserve">In </w:t>
      </w:r>
      <w:r w:rsidR="006148D0">
        <w:t>Bulb Bop</w:t>
      </w:r>
      <w:r w:rsidR="00E64FE1">
        <w:t xml:space="preserve"> this is done for three ranges of frequencies, wher</w:t>
      </w:r>
      <w:r w:rsidR="00082805">
        <w:t xml:space="preserve">e n always equals 50, but i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7E7108"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m:t>
              </m:r>
              <m:r>
                <w:rPr>
                  <w:rFonts w:ascii="Cambria Math" w:eastAsiaTheme="minorEastAsia" w:hAnsi="Cambria Math"/>
                  <w:sz w:val="40"/>
                  <w:szCs w:val="40"/>
                </w:rPr>
                <m:t>=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buffersize’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14F3445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p>
    <w:p w14:paraId="38FECCCE" w14:textId="77777777" w:rsidR="0053152F" w:rsidRDefault="0053152F"/>
    <w:p w14:paraId="2B9C73DB" w14:textId="65C69187" w:rsidR="00380A3F" w:rsidRPr="007208BE" w:rsidRDefault="0072481B" w:rsidP="0072481B">
      <w:pPr>
        <w:pStyle w:val="Heading2"/>
        <w:numPr>
          <w:ilvl w:val="1"/>
          <w:numId w:val="15"/>
        </w:numPr>
        <w:rPr>
          <w:b/>
          <w:bCs/>
        </w:rPr>
      </w:pPr>
      <w:bookmarkStart w:id="9" w:name="_Toc196922559"/>
      <w:r w:rsidRPr="007208BE">
        <w:rPr>
          <w:b/>
          <w:bCs/>
        </w:rPr>
        <w:t>Future Development Mindset</w:t>
      </w:r>
      <w:bookmarkEnd w:id="9"/>
    </w:p>
    <w:p w14:paraId="246CDFC0" w14:textId="0961F5B5"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493B4F0A" w:rsidR="006136FD" w:rsidRDefault="00021CD5"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4</w:t>
      </w:r>
      <w:r w:rsidR="00BA7EC1">
        <w:rPr>
          <w:noProof/>
        </w:rPr>
        <w:fldChar w:fldCharType="end"/>
      </w:r>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2">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74428732" w:rsidR="00021CD5" w:rsidRDefault="00021CD5"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5</w:t>
      </w:r>
      <w:r w:rsidR="00BA7EC1">
        <w:rPr>
          <w:noProof/>
        </w:rPr>
        <w:fldChar w:fldCharType="end"/>
      </w:r>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r w:rsidR="00FD54C2">
        <w:t>P</w:t>
      </w:r>
      <w:r w:rsidR="003854A0">
        <w:t>y</w:t>
      </w:r>
      <w:r w:rsidR="0011454D">
        <w:t>l</w:t>
      </w:r>
      <w:r w:rsidR="003854A0">
        <w:t xml:space="preserve">int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3"/>
                    <a:stretch>
                      <a:fillRect/>
                    </a:stretch>
                  </pic:blipFill>
                  <pic:spPr>
                    <a:xfrm>
                      <a:off x="0" y="0"/>
                      <a:ext cx="5759450" cy="5589905"/>
                    </a:xfrm>
                    <a:prstGeom prst="rect">
                      <a:avLst/>
                    </a:prstGeom>
                  </pic:spPr>
                </pic:pic>
              </a:graphicData>
            </a:graphic>
          </wp:inline>
        </w:drawing>
      </w:r>
    </w:p>
    <w:p w14:paraId="7BBFC1F1" w14:textId="5693A6DC" w:rsidR="006A068D" w:rsidRDefault="004F080E"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6</w:t>
      </w:r>
      <w:r w:rsidR="00BA7EC1">
        <w:rPr>
          <w:noProof/>
        </w:rPr>
        <w:fldChar w:fldCharType="end"/>
      </w:r>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such as the Pylint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4"/>
                    <a:stretch>
                      <a:fillRect/>
                    </a:stretch>
                  </pic:blipFill>
                  <pic:spPr>
                    <a:xfrm>
                      <a:off x="0" y="0"/>
                      <a:ext cx="5759450" cy="1983740"/>
                    </a:xfrm>
                    <a:prstGeom prst="rect">
                      <a:avLst/>
                    </a:prstGeom>
                  </pic:spPr>
                </pic:pic>
              </a:graphicData>
            </a:graphic>
          </wp:inline>
        </w:drawing>
      </w:r>
    </w:p>
    <w:p w14:paraId="0AE9B7A8" w14:textId="3BD16C4A" w:rsidR="00D434B7" w:rsidRDefault="00D434B7" w:rsidP="00D434B7">
      <w:pPr>
        <w:pStyle w:val="Caption"/>
      </w:pPr>
      <w:r>
        <w:t xml:space="preserve">Figure </w:t>
      </w:r>
      <w:r w:rsidR="00BA7EC1">
        <w:fldChar w:fldCharType="begin"/>
      </w:r>
      <w:r w:rsidR="00BA7EC1">
        <w:instrText xml:space="preserve"> SEQ Figure \* ARABIC </w:instrText>
      </w:r>
      <w:r w:rsidR="00BA7EC1">
        <w:fldChar w:fldCharType="separate"/>
      </w:r>
      <w:r w:rsidR="00C93C2B">
        <w:rPr>
          <w:noProof/>
        </w:rPr>
        <w:t>17</w:t>
      </w:r>
      <w:r w:rsidR="00BA7EC1">
        <w:rPr>
          <w:noProof/>
        </w:rPr>
        <w:fldChar w:fldCharType="end"/>
      </w:r>
      <w:r>
        <w:t xml:space="preserve"> - Screenshot of GitHub buttons</w:t>
      </w:r>
    </w:p>
    <w:p w14:paraId="54D7C610" w14:textId="746041BD" w:rsidR="004F1562" w:rsidRDefault="004F1562">
      <w:r>
        <w:br w:type="page"/>
      </w:r>
    </w:p>
    <w:p w14:paraId="7ED0F7C8" w14:textId="1118697D" w:rsidR="00333EF3" w:rsidRPr="007208BE" w:rsidRDefault="00333EF3" w:rsidP="00333EF3">
      <w:pPr>
        <w:pStyle w:val="Heading1"/>
        <w:numPr>
          <w:ilvl w:val="0"/>
          <w:numId w:val="15"/>
        </w:numPr>
        <w:rPr>
          <w:b/>
          <w:bCs/>
        </w:rPr>
      </w:pPr>
      <w:bookmarkStart w:id="10" w:name="_Toc196922560"/>
      <w:r w:rsidRPr="007208BE">
        <w:rPr>
          <w:b/>
          <w:bCs/>
        </w:rPr>
        <w:lastRenderedPageBreak/>
        <w:t>Testing</w:t>
      </w:r>
      <w:bookmarkEnd w:id="10"/>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7208BE" w:rsidRDefault="00DE1756" w:rsidP="00DE1756">
      <w:pPr>
        <w:pStyle w:val="Heading2"/>
        <w:numPr>
          <w:ilvl w:val="1"/>
          <w:numId w:val="15"/>
        </w:numPr>
        <w:rPr>
          <w:b/>
          <w:bCs/>
        </w:rPr>
      </w:pPr>
      <w:bookmarkStart w:id="11" w:name="_Toc196922561"/>
      <w:r w:rsidRPr="007208BE">
        <w:rPr>
          <w:b/>
          <w:bCs/>
        </w:rPr>
        <w:t>Automated Testin</w:t>
      </w:r>
      <w:r w:rsidR="008A3615" w:rsidRPr="007208BE">
        <w:rPr>
          <w:b/>
          <w:bCs/>
        </w:rPr>
        <w:t>g</w:t>
      </w:r>
      <w:bookmarkEnd w:id="11"/>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5"/>
                    <a:stretch>
                      <a:fillRect/>
                    </a:stretch>
                  </pic:blipFill>
                  <pic:spPr>
                    <a:xfrm>
                      <a:off x="0" y="0"/>
                      <a:ext cx="4431790" cy="2448564"/>
                    </a:xfrm>
                    <a:prstGeom prst="rect">
                      <a:avLst/>
                    </a:prstGeom>
                  </pic:spPr>
                </pic:pic>
              </a:graphicData>
            </a:graphic>
          </wp:inline>
        </w:drawing>
      </w:r>
    </w:p>
    <w:p w14:paraId="47D82C90" w14:textId="5F98C53D" w:rsidR="005468F5" w:rsidRPr="00B209E2" w:rsidRDefault="005468F5" w:rsidP="005468F5">
      <w:pPr>
        <w:pStyle w:val="Caption"/>
        <w:jc w:val="center"/>
      </w:pPr>
      <w:r>
        <w:t xml:space="preserve">Figure </w:t>
      </w:r>
      <w:r w:rsidR="00BA7EC1">
        <w:fldChar w:fldCharType="begin"/>
      </w:r>
      <w:r w:rsidR="00BA7EC1">
        <w:instrText xml:space="preserve"> SEQ Figure \* ARABIC </w:instrText>
      </w:r>
      <w:r w:rsidR="00BA7EC1">
        <w:fldChar w:fldCharType="separate"/>
      </w:r>
      <w:r w:rsidR="00C93C2B">
        <w:rPr>
          <w:noProof/>
        </w:rPr>
        <w:t>18</w:t>
      </w:r>
      <w:r w:rsidR="00BA7EC1">
        <w:rPr>
          <w:noProof/>
        </w:rPr>
        <w:fldChar w:fldCharType="end"/>
      </w:r>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r w:rsidR="00756938">
        <w:t xml:space="preserve">Wizbulb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6"/>
                    <a:stretch>
                      <a:fillRect/>
                    </a:stretch>
                  </pic:blipFill>
                  <pic:spPr>
                    <a:xfrm>
                      <a:off x="0" y="0"/>
                      <a:ext cx="4782217" cy="2086266"/>
                    </a:xfrm>
                    <a:prstGeom prst="rect">
                      <a:avLst/>
                    </a:prstGeom>
                  </pic:spPr>
                </pic:pic>
              </a:graphicData>
            </a:graphic>
          </wp:inline>
        </w:drawing>
      </w:r>
    </w:p>
    <w:p w14:paraId="6AF7BFD2" w14:textId="4021C7CE" w:rsidR="00A14220" w:rsidRDefault="00BA7EC1" w:rsidP="00BA7EC1">
      <w:pPr>
        <w:pStyle w:val="Caption"/>
        <w:jc w:val="center"/>
      </w:pPr>
      <w:r>
        <w:t xml:space="preserve">Figure </w:t>
      </w:r>
      <w:r>
        <w:fldChar w:fldCharType="begin"/>
      </w:r>
      <w:r>
        <w:instrText xml:space="preserve"> SEQ Figure \* ARABIC </w:instrText>
      </w:r>
      <w:r>
        <w:fldChar w:fldCharType="separate"/>
      </w:r>
      <w:r w:rsidR="00C93C2B">
        <w:rPr>
          <w:noProof/>
        </w:rPr>
        <w:t>19</w:t>
      </w:r>
      <w:r>
        <w:rPr>
          <w:noProof/>
        </w:rPr>
        <w:fldChar w:fldCharType="end"/>
      </w:r>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7"/>
                    <a:stretch>
                      <a:fillRect/>
                    </a:stretch>
                  </pic:blipFill>
                  <pic:spPr>
                    <a:xfrm>
                      <a:off x="0" y="0"/>
                      <a:ext cx="5759450" cy="2950210"/>
                    </a:xfrm>
                    <a:prstGeom prst="rect">
                      <a:avLst/>
                    </a:prstGeom>
                  </pic:spPr>
                </pic:pic>
              </a:graphicData>
            </a:graphic>
          </wp:inline>
        </w:drawing>
      </w:r>
    </w:p>
    <w:p w14:paraId="3EACDE84" w14:textId="4875CC56" w:rsidR="00F4031B" w:rsidRPr="00A11232" w:rsidRDefault="00F4031B" w:rsidP="00F4031B">
      <w:pPr>
        <w:pStyle w:val="Caption"/>
        <w:jc w:val="center"/>
      </w:pPr>
      <w:r>
        <w:t xml:space="preserve">Figure </w:t>
      </w:r>
      <w:r>
        <w:fldChar w:fldCharType="begin"/>
      </w:r>
      <w:r>
        <w:instrText xml:space="preserve"> SEQ Figure \* ARABIC </w:instrText>
      </w:r>
      <w:r>
        <w:fldChar w:fldCharType="separate"/>
      </w:r>
      <w:r w:rsidR="00C93C2B">
        <w:rPr>
          <w:noProof/>
        </w:rPr>
        <w:t>20</w:t>
      </w:r>
      <w:r>
        <w:fldChar w:fldCharType="end"/>
      </w:r>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7208BE" w:rsidRDefault="004C6E5B" w:rsidP="004C6E5B">
      <w:pPr>
        <w:pStyle w:val="Heading2"/>
        <w:numPr>
          <w:ilvl w:val="1"/>
          <w:numId w:val="15"/>
        </w:numPr>
        <w:rPr>
          <w:b/>
          <w:bCs/>
        </w:rPr>
      </w:pPr>
      <w:bookmarkStart w:id="12" w:name="_Toc196922562"/>
      <w:r w:rsidRPr="007208BE">
        <w:rPr>
          <w:b/>
          <w:bCs/>
        </w:rPr>
        <w:t>Manual Testing</w:t>
      </w:r>
      <w:bookmarkEnd w:id="12"/>
      <w:r w:rsidR="0023759E" w:rsidRPr="007208BE">
        <w:rPr>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7196132F" w:rsidR="00B43F71" w:rsidRDefault="00711F4F" w:rsidP="000F1E71">
      <w:pPr>
        <w:pStyle w:val="Caption"/>
        <w:jc w:val="center"/>
      </w:pPr>
      <w:r>
        <w:t xml:space="preserve">Figure </w:t>
      </w:r>
      <w:r>
        <w:fldChar w:fldCharType="begin"/>
      </w:r>
      <w:r>
        <w:instrText xml:space="preserve"> SEQ Figure \* ARABIC </w:instrText>
      </w:r>
      <w:r>
        <w:fldChar w:fldCharType="separate"/>
      </w:r>
      <w:r w:rsidR="00C93C2B">
        <w:rPr>
          <w:noProof/>
        </w:rPr>
        <w:t>21</w:t>
      </w:r>
      <w:r>
        <w:fldChar w:fldCharType="end"/>
      </w:r>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88B3865" w:rsidR="00AA667E" w:rsidRPr="001B1701" w:rsidRDefault="00AA667E" w:rsidP="00AA667E">
                            <w:pPr>
                              <w:pStyle w:val="Caption"/>
                              <w:jc w:val="center"/>
                              <w:rPr>
                                <w:sz w:val="20"/>
                                <w:szCs w:val="20"/>
                              </w:rPr>
                            </w:pPr>
                            <w:r>
                              <w:t xml:space="preserve">Figure </w:t>
                            </w:r>
                            <w:r>
                              <w:fldChar w:fldCharType="begin"/>
                            </w:r>
                            <w:r>
                              <w:instrText xml:space="preserve"> SEQ Figure \* ARABIC </w:instrText>
                            </w:r>
                            <w:r>
                              <w:fldChar w:fldCharType="separate"/>
                            </w:r>
                            <w:r w:rsidR="00C93C2B">
                              <w:rPr>
                                <w:noProof/>
                              </w:rPr>
                              <w:t>22</w:t>
                            </w:r>
                            <w:r>
                              <w:fldChar w:fldCharType="end"/>
                            </w:r>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788B3865" w:rsidR="00AA667E" w:rsidRPr="001B1701" w:rsidRDefault="00AA667E" w:rsidP="00AA667E">
                      <w:pPr>
                        <w:pStyle w:val="Caption"/>
                        <w:jc w:val="center"/>
                        <w:rPr>
                          <w:sz w:val="20"/>
                          <w:szCs w:val="20"/>
                        </w:rPr>
                      </w:pPr>
                      <w:r>
                        <w:t xml:space="preserve">Figure </w:t>
                      </w:r>
                      <w:r>
                        <w:fldChar w:fldCharType="begin"/>
                      </w:r>
                      <w:r>
                        <w:instrText xml:space="preserve"> SEQ Figure \* ARABIC </w:instrText>
                      </w:r>
                      <w:r>
                        <w:fldChar w:fldCharType="separate"/>
                      </w:r>
                      <w:r w:rsidR="00C93C2B">
                        <w:rPr>
                          <w:noProof/>
                        </w:rPr>
                        <w:t>22</w:t>
                      </w:r>
                      <w:r>
                        <w:fldChar w:fldCharType="end"/>
                      </w:r>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0922BC9F" w:rsidR="000C7677" w:rsidRPr="00C31DD2" w:rsidRDefault="000C7677" w:rsidP="000C7677">
                            <w:pPr>
                              <w:pStyle w:val="Caption"/>
                              <w:jc w:val="center"/>
                              <w:rPr>
                                <w:sz w:val="20"/>
                                <w:szCs w:val="20"/>
                              </w:rPr>
                            </w:pPr>
                            <w:r>
                              <w:t xml:space="preserve">Figure </w:t>
                            </w:r>
                            <w:r>
                              <w:fldChar w:fldCharType="begin"/>
                            </w:r>
                            <w:r>
                              <w:instrText xml:space="preserve"> SEQ Figure \* ARABIC </w:instrText>
                            </w:r>
                            <w:r>
                              <w:fldChar w:fldCharType="separate"/>
                            </w:r>
                            <w:r w:rsidR="00C93C2B">
                              <w:rPr>
                                <w:noProof/>
                              </w:rPr>
                              <w:t>23</w:t>
                            </w:r>
                            <w:r>
                              <w:fldChar w:fldCharType="end"/>
                            </w:r>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hN1GwIAAD8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5P0/Hs5uO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" stroked="f">
                <v:textbox style="mso-fit-shape-to-text:t" inset="0,0,0,0">
                  <w:txbxContent>
                    <w:p w14:paraId="0596304C" w14:textId="0922BC9F" w:rsidR="000C7677" w:rsidRPr="00C31DD2" w:rsidRDefault="000C7677" w:rsidP="000C7677">
                      <w:pPr>
                        <w:pStyle w:val="Caption"/>
                        <w:jc w:val="center"/>
                        <w:rPr>
                          <w:sz w:val="20"/>
                          <w:szCs w:val="20"/>
                        </w:rPr>
                      </w:pPr>
                      <w:r>
                        <w:t xml:space="preserve">Figure </w:t>
                      </w:r>
                      <w:r>
                        <w:fldChar w:fldCharType="begin"/>
                      </w:r>
                      <w:r>
                        <w:instrText xml:space="preserve"> SEQ Figure \* ARABIC </w:instrText>
                      </w:r>
                      <w:r>
                        <w:fldChar w:fldCharType="separate"/>
                      </w:r>
                      <w:r w:rsidR="00C93C2B">
                        <w:rPr>
                          <w:noProof/>
                        </w:rPr>
                        <w:t>23</w:t>
                      </w:r>
                      <w:r>
                        <w:fldChar w:fldCharType="end"/>
                      </w:r>
                      <w:r>
                        <w:t xml:space="preserve"> - Test Steps for Selecting an Audio Device</w:t>
                      </w:r>
                    </w:p>
                  </w:txbxContent>
                </v:textbox>
                <w10:wrap type="tight"/>
              </v:shape>
            </w:pict>
          </mc:Fallback>
        </mc:AlternateContent>
      </w:r>
      <w:r w:rsidR="000C7677" w:rsidRPr="000C7677">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2A470330" w:rsidR="000C7677" w:rsidRPr="001E616A" w:rsidRDefault="000C7677" w:rsidP="000C7677">
                            <w:pPr>
                              <w:pStyle w:val="Caption"/>
                              <w:jc w:val="center"/>
                              <w:rPr>
                                <w:sz w:val="20"/>
                                <w:szCs w:val="20"/>
                              </w:rPr>
                            </w:pPr>
                            <w:r>
                              <w:t xml:space="preserve">Figure </w:t>
                            </w:r>
                            <w:r>
                              <w:fldChar w:fldCharType="begin"/>
                            </w:r>
                            <w:r>
                              <w:instrText xml:space="preserve"> SEQ Figure \* ARABIC </w:instrText>
                            </w:r>
                            <w:r>
                              <w:fldChar w:fldCharType="separate"/>
                            </w:r>
                            <w:r w:rsidR="00C93C2B">
                              <w:rPr>
                                <w:noProof/>
                              </w:rPr>
                              <w:t>24</w:t>
                            </w:r>
                            <w:r>
                              <w:fldChar w:fldCharType="end"/>
                            </w:r>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" stroked="f">
                <v:textbox style="mso-fit-shape-to-text:t" inset="0,0,0,0">
                  <w:txbxContent>
                    <w:p w14:paraId="67479778" w14:textId="2A470330" w:rsidR="000C7677" w:rsidRPr="001E616A" w:rsidRDefault="000C7677" w:rsidP="000C7677">
                      <w:pPr>
                        <w:pStyle w:val="Caption"/>
                        <w:jc w:val="center"/>
                        <w:rPr>
                          <w:sz w:val="20"/>
                          <w:szCs w:val="20"/>
                        </w:rPr>
                      </w:pPr>
                      <w:r>
                        <w:t xml:space="preserve">Figure </w:t>
                      </w:r>
                      <w:r>
                        <w:fldChar w:fldCharType="begin"/>
                      </w:r>
                      <w:r>
                        <w:instrText xml:space="preserve"> SEQ Figure \* ARABIC </w:instrText>
                      </w:r>
                      <w:r>
                        <w:fldChar w:fldCharType="separate"/>
                      </w:r>
                      <w:r w:rsidR="00C93C2B">
                        <w:rPr>
                          <w:noProof/>
                        </w:rPr>
                        <w:t>24</w:t>
                      </w:r>
                      <w:r>
                        <w:fldChar w:fldCharType="end"/>
                      </w:r>
                      <w:r>
                        <w:t xml:space="preserve"> - Test steps for Starting the Audio Sync</w:t>
                      </w:r>
                    </w:p>
                  </w:txbxContent>
                </v:textbox>
                <w10:wrap type="tight"/>
              </v:shape>
            </w:pict>
          </mc:Fallback>
        </mc:AlternateContent>
      </w:r>
      <w:r w:rsidRPr="009D1D3B">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7208BE" w:rsidRDefault="00AE781C" w:rsidP="00A74734">
      <w:pPr>
        <w:pStyle w:val="Heading1"/>
        <w:numPr>
          <w:ilvl w:val="0"/>
          <w:numId w:val="15"/>
        </w:numPr>
        <w:rPr>
          <w:b/>
          <w:bCs/>
        </w:rPr>
      </w:pPr>
      <w:bookmarkStart w:id="13" w:name="_Toc196922563"/>
      <w:r w:rsidRPr="007208BE">
        <w:rPr>
          <w:b/>
          <w:bCs/>
        </w:rPr>
        <w:lastRenderedPageBreak/>
        <w:t>Evaluation and Conclusion</w:t>
      </w:r>
      <w:bookmarkEnd w:id="13"/>
    </w:p>
    <w:p w14:paraId="7AFDD270" w14:textId="7D68F94C" w:rsidR="00A74734" w:rsidRPr="007208BE" w:rsidRDefault="00A74734" w:rsidP="006D1239">
      <w:pPr>
        <w:pStyle w:val="Heading2"/>
        <w:numPr>
          <w:ilvl w:val="1"/>
          <w:numId w:val="15"/>
        </w:numPr>
        <w:rPr>
          <w:b/>
          <w:bCs/>
        </w:rPr>
      </w:pPr>
      <w:bookmarkStart w:id="14" w:name="_Toc196922564"/>
      <w:r w:rsidRPr="007208BE">
        <w:rPr>
          <w:b/>
          <w:bCs/>
        </w:rPr>
        <w:t>Evaluation of Project Success</w:t>
      </w:r>
      <w:bookmarkEnd w:id="14"/>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0042B0EC" w:rsidR="00C4491E" w:rsidRDefault="001570B4" w:rsidP="002F5FD0">
      <w:r>
        <w:t xml:space="preserve">“The system should connect to and control a </w:t>
      </w:r>
      <w:r w:rsidR="00BD1272">
        <w:t xml:space="preserve">Wi-Fi-enabled smart light bulb” As seen through the manual testing (Figures 21 and 22),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70048EC7" w:rsidR="00B56D02" w:rsidRDefault="00B56D02" w:rsidP="002F5FD0">
      <w:r>
        <w:t xml:space="preserve">“The system should detect music rhythm and temp from an audio source and synchronise the light settings accordingly”, </w:t>
      </w:r>
      <w:r w:rsidR="00581C70">
        <w:t>as seen in Figure 23 and 24</w:t>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20802B10" w:rsidR="00EC2CC2" w:rsidRDefault="00EC2CC2" w:rsidP="002F5FD0">
      <w:r>
        <w:t xml:space="preserve">“The system should provide a primary control interface”, this is </w:t>
      </w:r>
      <w:r w:rsidR="006F63F0">
        <w:t>handled by the index view of Bulb Bop, when bulbs are saved in the database and present on the network</w:t>
      </w:r>
      <w:r w:rsidR="00FF2CC6">
        <w:t xml:space="preserve">, the bulbs can be toggled (turned on and off) by clicking on the appropriate </w:t>
      </w:r>
      <w:r w:rsidR="00C369F7">
        <w:t>icon</w:t>
      </w:r>
      <w:r w:rsidR="00C93C2B">
        <w:t xml:space="preserve"> (Figure 25)</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2"/>
                    <a:stretch>
                      <a:fillRect/>
                    </a:stretch>
                  </pic:blipFill>
                  <pic:spPr>
                    <a:xfrm>
                      <a:off x="0" y="0"/>
                      <a:ext cx="5759450" cy="4946650"/>
                    </a:xfrm>
                    <a:prstGeom prst="rect">
                      <a:avLst/>
                    </a:prstGeom>
                  </pic:spPr>
                </pic:pic>
              </a:graphicData>
            </a:graphic>
          </wp:inline>
        </w:drawing>
      </w:r>
    </w:p>
    <w:p w14:paraId="3ECF97E3" w14:textId="052971B3" w:rsidR="00C93C2B" w:rsidRDefault="00C93C2B" w:rsidP="00C93C2B">
      <w:pPr>
        <w:pStyle w:val="Caption"/>
        <w:jc w:val="center"/>
      </w:pPr>
      <w:r>
        <w:t xml:space="preserve">Figure </w:t>
      </w:r>
      <w:r>
        <w:fldChar w:fldCharType="begin"/>
      </w:r>
      <w:r>
        <w:instrText xml:space="preserve"> SEQ Figure \* ARABIC </w:instrText>
      </w:r>
      <w:r>
        <w:fldChar w:fldCharType="separate"/>
      </w:r>
      <w:r>
        <w:rPr>
          <w:noProof/>
        </w:rPr>
        <w:t>25</w:t>
      </w:r>
      <w:r>
        <w:fldChar w:fldCharType="end"/>
      </w:r>
      <w:r>
        <w:t xml:space="preserve"> - Bulb Icon with User prompt to toggle bulb</w:t>
      </w:r>
    </w:p>
    <w:p w14:paraId="4A4AEE34" w14:textId="26EF16A3" w:rsidR="00F139AB" w:rsidRDefault="00F139AB" w:rsidP="002F5FD0">
      <w:r>
        <w:t xml:space="preserve">“The system should offer multiple lighting modes”, </w:t>
      </w:r>
      <w:r w:rsidR="00B0454A">
        <w:t xml:space="preserve">this is the only requirement that was not met by the final iteration of Bulb Bop. </w:t>
      </w:r>
      <w:r w:rsidR="00DB5501">
        <w:t xml:space="preserve">Initial work was done to allow changing of coloured bulbs, and this is still present in the </w:t>
      </w:r>
      <w:r w:rsidR="00A97D96">
        <w:t>code repository</w:t>
      </w:r>
      <w:r w:rsidR="000B0EA3">
        <w:t xml:space="preserve">, but it is not currently implemented. </w:t>
      </w:r>
      <w:r w:rsidR="006959C4">
        <w:t xml:space="preserve">For any further iterations of Bulb Bop, this requirement should be </w:t>
      </w:r>
      <w:r w:rsidR="001B310A">
        <w:t>a priority.</w:t>
      </w:r>
    </w:p>
    <w:p w14:paraId="7BF51FF7" w14:textId="77777777" w:rsidR="001B310A" w:rsidRPr="002F5FD0" w:rsidRDefault="001B310A" w:rsidP="002F5FD0"/>
    <w:p w14:paraId="7EDD7A50" w14:textId="75EAE726" w:rsidR="00A74734" w:rsidRPr="007208BE" w:rsidRDefault="00A74734" w:rsidP="006D1239">
      <w:pPr>
        <w:pStyle w:val="Heading2"/>
        <w:numPr>
          <w:ilvl w:val="1"/>
          <w:numId w:val="15"/>
        </w:numPr>
        <w:rPr>
          <w:b/>
          <w:bCs/>
        </w:rPr>
      </w:pPr>
      <w:bookmarkStart w:id="15" w:name="_Toc196922565"/>
      <w:r w:rsidRPr="007208BE">
        <w:rPr>
          <w:b/>
          <w:bCs/>
        </w:rPr>
        <w:t>Reflection of Process</w:t>
      </w:r>
      <w:bookmarkEnd w:id="15"/>
    </w:p>
    <w:p w14:paraId="10C2B88C" w14:textId="32399A4D" w:rsidR="00A74734" w:rsidRPr="007208BE" w:rsidRDefault="00A74734" w:rsidP="006D1239">
      <w:pPr>
        <w:pStyle w:val="Heading2"/>
        <w:numPr>
          <w:ilvl w:val="1"/>
          <w:numId w:val="15"/>
        </w:numPr>
        <w:rPr>
          <w:b/>
          <w:bCs/>
        </w:rPr>
      </w:pPr>
      <w:bookmarkStart w:id="16" w:name="_Toc196922566"/>
      <w:r w:rsidRPr="007208BE">
        <w:rPr>
          <w:b/>
          <w:bCs/>
        </w:rPr>
        <w:t>Evaluation of Software</w:t>
      </w:r>
      <w:bookmarkEnd w:id="16"/>
    </w:p>
    <w:p w14:paraId="69C90AB8" w14:textId="7ACA45E5" w:rsidR="00A74734" w:rsidRPr="007208BE" w:rsidRDefault="00A74734" w:rsidP="006D1239">
      <w:pPr>
        <w:pStyle w:val="Heading2"/>
        <w:numPr>
          <w:ilvl w:val="1"/>
          <w:numId w:val="15"/>
        </w:numPr>
        <w:rPr>
          <w:b/>
          <w:bCs/>
        </w:rPr>
      </w:pPr>
      <w:bookmarkStart w:id="17" w:name="_Toc196922567"/>
      <w:r w:rsidRPr="007208BE">
        <w:rPr>
          <w:b/>
          <w:bCs/>
        </w:rPr>
        <w:t>Suggestions for Further Work</w:t>
      </w:r>
      <w:bookmarkEnd w:id="17"/>
    </w:p>
    <w:p w14:paraId="389DDF40" w14:textId="68367911" w:rsidR="00A74734" w:rsidRPr="007208BE" w:rsidRDefault="00A74734" w:rsidP="006D1239">
      <w:pPr>
        <w:pStyle w:val="Heading2"/>
        <w:numPr>
          <w:ilvl w:val="1"/>
          <w:numId w:val="15"/>
        </w:numPr>
        <w:rPr>
          <w:b/>
          <w:bCs/>
        </w:rPr>
      </w:pPr>
      <w:bookmarkStart w:id="18" w:name="_Toc196922568"/>
      <w:r w:rsidRPr="007208BE">
        <w:rPr>
          <w:b/>
          <w:bCs/>
        </w:rPr>
        <w:t>Conclusion</w:t>
      </w:r>
      <w:bookmarkEnd w:id="18"/>
    </w:p>
    <w:p w14:paraId="44A7FD0C" w14:textId="77777777" w:rsidR="00AE781C" w:rsidRPr="00AE781C" w:rsidRDefault="00AE781C" w:rsidP="00AE781C"/>
    <w:p w14:paraId="7CAF3742" w14:textId="67748506" w:rsidR="001908B7" w:rsidRDefault="001908B7">
      <w:r>
        <w:br w:type="page"/>
      </w:r>
    </w:p>
    <w:p w14:paraId="6A1F4258" w14:textId="77777777" w:rsidR="00E56A47" w:rsidRDefault="00E56A47"/>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3"/>
      <w:footerReference w:type="default" r:id="rId34"/>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C5ACF" w14:textId="77777777" w:rsidR="0041724C" w:rsidRDefault="0041724C" w:rsidP="00175125">
      <w:pPr>
        <w:spacing w:after="0" w:line="240" w:lineRule="auto"/>
      </w:pPr>
      <w:r>
        <w:separator/>
      </w:r>
    </w:p>
  </w:endnote>
  <w:endnote w:type="continuationSeparator" w:id="0">
    <w:p w14:paraId="1652DF28" w14:textId="77777777" w:rsidR="0041724C" w:rsidRDefault="0041724C" w:rsidP="00175125">
      <w:pPr>
        <w:spacing w:after="0" w:line="240" w:lineRule="auto"/>
      </w:pPr>
      <w:r>
        <w:continuationSeparator/>
      </w:r>
    </w:p>
  </w:endnote>
  <w:endnote w:type="continuationNotice" w:id="1">
    <w:p w14:paraId="4F8A4D4B" w14:textId="77777777" w:rsidR="0041724C" w:rsidRDefault="004172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C88F8" w14:textId="77777777" w:rsidR="0041724C" w:rsidRDefault="0041724C" w:rsidP="00175125">
      <w:pPr>
        <w:spacing w:after="0" w:line="240" w:lineRule="auto"/>
      </w:pPr>
      <w:r>
        <w:separator/>
      </w:r>
    </w:p>
  </w:footnote>
  <w:footnote w:type="continuationSeparator" w:id="0">
    <w:p w14:paraId="4B303AEB" w14:textId="77777777" w:rsidR="0041724C" w:rsidRDefault="0041724C" w:rsidP="00175125">
      <w:pPr>
        <w:spacing w:after="0" w:line="240" w:lineRule="auto"/>
      </w:pPr>
      <w:r>
        <w:continuationSeparator/>
      </w:r>
    </w:p>
  </w:footnote>
  <w:footnote w:type="continuationNotice" w:id="1">
    <w:p w14:paraId="05EEF53E" w14:textId="77777777" w:rsidR="0041724C" w:rsidRDefault="004172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5"/>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18DA"/>
    <w:rsid w:val="00011A79"/>
    <w:rsid w:val="000145A8"/>
    <w:rsid w:val="00014A07"/>
    <w:rsid w:val="0001562D"/>
    <w:rsid w:val="00020635"/>
    <w:rsid w:val="00021CD5"/>
    <w:rsid w:val="00023147"/>
    <w:rsid w:val="00023156"/>
    <w:rsid w:val="00025332"/>
    <w:rsid w:val="00025AE9"/>
    <w:rsid w:val="000303BD"/>
    <w:rsid w:val="00031F00"/>
    <w:rsid w:val="0003421B"/>
    <w:rsid w:val="000367C2"/>
    <w:rsid w:val="00037A73"/>
    <w:rsid w:val="00040295"/>
    <w:rsid w:val="00040DD8"/>
    <w:rsid w:val="0004120C"/>
    <w:rsid w:val="000425FB"/>
    <w:rsid w:val="00043505"/>
    <w:rsid w:val="000472C1"/>
    <w:rsid w:val="0004761D"/>
    <w:rsid w:val="00050512"/>
    <w:rsid w:val="0005089B"/>
    <w:rsid w:val="00055AF5"/>
    <w:rsid w:val="00057C0B"/>
    <w:rsid w:val="000606F1"/>
    <w:rsid w:val="00060DAB"/>
    <w:rsid w:val="000643BA"/>
    <w:rsid w:val="00065348"/>
    <w:rsid w:val="00065F9B"/>
    <w:rsid w:val="0007205F"/>
    <w:rsid w:val="000720F7"/>
    <w:rsid w:val="00073D35"/>
    <w:rsid w:val="00080A56"/>
    <w:rsid w:val="00080AD2"/>
    <w:rsid w:val="00080DA3"/>
    <w:rsid w:val="0008191E"/>
    <w:rsid w:val="00082805"/>
    <w:rsid w:val="00083903"/>
    <w:rsid w:val="00085A5E"/>
    <w:rsid w:val="00097DBD"/>
    <w:rsid w:val="000A2D38"/>
    <w:rsid w:val="000A4695"/>
    <w:rsid w:val="000A5C24"/>
    <w:rsid w:val="000A78AD"/>
    <w:rsid w:val="000B0EA3"/>
    <w:rsid w:val="000B1C07"/>
    <w:rsid w:val="000B5C87"/>
    <w:rsid w:val="000C3378"/>
    <w:rsid w:val="000C380A"/>
    <w:rsid w:val="000C3FF8"/>
    <w:rsid w:val="000C5682"/>
    <w:rsid w:val="000C59BF"/>
    <w:rsid w:val="000C67E3"/>
    <w:rsid w:val="000C6D3D"/>
    <w:rsid w:val="000C7677"/>
    <w:rsid w:val="000C7E10"/>
    <w:rsid w:val="000D2A35"/>
    <w:rsid w:val="000D48BE"/>
    <w:rsid w:val="000D6FF1"/>
    <w:rsid w:val="000D72CF"/>
    <w:rsid w:val="000D7DEA"/>
    <w:rsid w:val="000E1893"/>
    <w:rsid w:val="000E3626"/>
    <w:rsid w:val="000E58A5"/>
    <w:rsid w:val="000E6B46"/>
    <w:rsid w:val="000E6EF7"/>
    <w:rsid w:val="000F16FE"/>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6D3"/>
    <w:rsid w:val="00131E3D"/>
    <w:rsid w:val="00133910"/>
    <w:rsid w:val="0013408D"/>
    <w:rsid w:val="00135E3F"/>
    <w:rsid w:val="001369BF"/>
    <w:rsid w:val="00137C3D"/>
    <w:rsid w:val="00141ABF"/>
    <w:rsid w:val="00142004"/>
    <w:rsid w:val="0014683A"/>
    <w:rsid w:val="001510B6"/>
    <w:rsid w:val="001529B5"/>
    <w:rsid w:val="00153056"/>
    <w:rsid w:val="00155614"/>
    <w:rsid w:val="001570B4"/>
    <w:rsid w:val="00160168"/>
    <w:rsid w:val="00161786"/>
    <w:rsid w:val="00163CA8"/>
    <w:rsid w:val="00166EC4"/>
    <w:rsid w:val="00167A9E"/>
    <w:rsid w:val="00172AA2"/>
    <w:rsid w:val="00175125"/>
    <w:rsid w:val="001776E5"/>
    <w:rsid w:val="0018198F"/>
    <w:rsid w:val="001844B1"/>
    <w:rsid w:val="001849AE"/>
    <w:rsid w:val="00184D33"/>
    <w:rsid w:val="0018763F"/>
    <w:rsid w:val="001908B7"/>
    <w:rsid w:val="00191631"/>
    <w:rsid w:val="00191FAA"/>
    <w:rsid w:val="00192FA9"/>
    <w:rsid w:val="00194B99"/>
    <w:rsid w:val="00194CFB"/>
    <w:rsid w:val="001950FD"/>
    <w:rsid w:val="00196868"/>
    <w:rsid w:val="001A01AB"/>
    <w:rsid w:val="001A0A03"/>
    <w:rsid w:val="001A0E46"/>
    <w:rsid w:val="001A19D5"/>
    <w:rsid w:val="001A3858"/>
    <w:rsid w:val="001A4279"/>
    <w:rsid w:val="001A6086"/>
    <w:rsid w:val="001B1E14"/>
    <w:rsid w:val="001B2103"/>
    <w:rsid w:val="001B310A"/>
    <w:rsid w:val="001B361B"/>
    <w:rsid w:val="001B3F33"/>
    <w:rsid w:val="001B444A"/>
    <w:rsid w:val="001B4768"/>
    <w:rsid w:val="001B5175"/>
    <w:rsid w:val="001B7C1C"/>
    <w:rsid w:val="001C06FB"/>
    <w:rsid w:val="001C29A0"/>
    <w:rsid w:val="001C3E0D"/>
    <w:rsid w:val="001C7BD8"/>
    <w:rsid w:val="001D0070"/>
    <w:rsid w:val="001D05F8"/>
    <w:rsid w:val="001D0BF7"/>
    <w:rsid w:val="001D1D08"/>
    <w:rsid w:val="001D69B6"/>
    <w:rsid w:val="001D7C5E"/>
    <w:rsid w:val="001E0377"/>
    <w:rsid w:val="001E1979"/>
    <w:rsid w:val="001E2D99"/>
    <w:rsid w:val="001E66C0"/>
    <w:rsid w:val="001F0A25"/>
    <w:rsid w:val="001F11D9"/>
    <w:rsid w:val="001F25A6"/>
    <w:rsid w:val="001F2831"/>
    <w:rsid w:val="001F43A9"/>
    <w:rsid w:val="001F4AED"/>
    <w:rsid w:val="001F7F70"/>
    <w:rsid w:val="002034DD"/>
    <w:rsid w:val="0020408A"/>
    <w:rsid w:val="00207E55"/>
    <w:rsid w:val="00211085"/>
    <w:rsid w:val="00215C96"/>
    <w:rsid w:val="00216317"/>
    <w:rsid w:val="0021754A"/>
    <w:rsid w:val="002214C0"/>
    <w:rsid w:val="00221C91"/>
    <w:rsid w:val="00222E23"/>
    <w:rsid w:val="002235E4"/>
    <w:rsid w:val="002237B7"/>
    <w:rsid w:val="00226A05"/>
    <w:rsid w:val="00227A72"/>
    <w:rsid w:val="00227E05"/>
    <w:rsid w:val="00236A91"/>
    <w:rsid w:val="002372DC"/>
    <w:rsid w:val="0023759E"/>
    <w:rsid w:val="00237E77"/>
    <w:rsid w:val="002402DB"/>
    <w:rsid w:val="002404F5"/>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6990"/>
    <w:rsid w:val="0027131E"/>
    <w:rsid w:val="00271AA9"/>
    <w:rsid w:val="00274454"/>
    <w:rsid w:val="00275104"/>
    <w:rsid w:val="002755A2"/>
    <w:rsid w:val="00275A97"/>
    <w:rsid w:val="00275AF2"/>
    <w:rsid w:val="00277FDF"/>
    <w:rsid w:val="00284A9A"/>
    <w:rsid w:val="002858D0"/>
    <w:rsid w:val="00285E04"/>
    <w:rsid w:val="002874AD"/>
    <w:rsid w:val="00287E69"/>
    <w:rsid w:val="00291343"/>
    <w:rsid w:val="002917DF"/>
    <w:rsid w:val="00292C56"/>
    <w:rsid w:val="00293FDE"/>
    <w:rsid w:val="00294626"/>
    <w:rsid w:val="00294951"/>
    <w:rsid w:val="00295927"/>
    <w:rsid w:val="00295DB2"/>
    <w:rsid w:val="002A3A52"/>
    <w:rsid w:val="002A5B4A"/>
    <w:rsid w:val="002A7C7E"/>
    <w:rsid w:val="002B1B98"/>
    <w:rsid w:val="002B31E3"/>
    <w:rsid w:val="002B6DE1"/>
    <w:rsid w:val="002B74C4"/>
    <w:rsid w:val="002C583F"/>
    <w:rsid w:val="002C5A0A"/>
    <w:rsid w:val="002C6274"/>
    <w:rsid w:val="002C7417"/>
    <w:rsid w:val="002C764E"/>
    <w:rsid w:val="002D137E"/>
    <w:rsid w:val="002D1F65"/>
    <w:rsid w:val="002D3034"/>
    <w:rsid w:val="002D44A7"/>
    <w:rsid w:val="002D634C"/>
    <w:rsid w:val="002D7337"/>
    <w:rsid w:val="002E0832"/>
    <w:rsid w:val="002E208B"/>
    <w:rsid w:val="002E2490"/>
    <w:rsid w:val="002E33CF"/>
    <w:rsid w:val="002E43DC"/>
    <w:rsid w:val="002E4A17"/>
    <w:rsid w:val="002E726C"/>
    <w:rsid w:val="002E73C5"/>
    <w:rsid w:val="002E7D9D"/>
    <w:rsid w:val="002F0F01"/>
    <w:rsid w:val="002F2541"/>
    <w:rsid w:val="002F39AE"/>
    <w:rsid w:val="002F5FD0"/>
    <w:rsid w:val="002F6D8D"/>
    <w:rsid w:val="002F6F54"/>
    <w:rsid w:val="00302AC0"/>
    <w:rsid w:val="0030332F"/>
    <w:rsid w:val="003033B8"/>
    <w:rsid w:val="00304D02"/>
    <w:rsid w:val="003057D8"/>
    <w:rsid w:val="00307FE6"/>
    <w:rsid w:val="00314ED6"/>
    <w:rsid w:val="00314F50"/>
    <w:rsid w:val="00315CCB"/>
    <w:rsid w:val="0031773E"/>
    <w:rsid w:val="003202C8"/>
    <w:rsid w:val="003203CC"/>
    <w:rsid w:val="00320A33"/>
    <w:rsid w:val="00320F7F"/>
    <w:rsid w:val="00326700"/>
    <w:rsid w:val="003269F3"/>
    <w:rsid w:val="003270C4"/>
    <w:rsid w:val="003309D8"/>
    <w:rsid w:val="00331E68"/>
    <w:rsid w:val="0033394F"/>
    <w:rsid w:val="00333EB9"/>
    <w:rsid w:val="00333EF3"/>
    <w:rsid w:val="00334373"/>
    <w:rsid w:val="0033473A"/>
    <w:rsid w:val="0033601B"/>
    <w:rsid w:val="00350198"/>
    <w:rsid w:val="00353287"/>
    <w:rsid w:val="0035385B"/>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9F8"/>
    <w:rsid w:val="003854A0"/>
    <w:rsid w:val="00387557"/>
    <w:rsid w:val="003877B4"/>
    <w:rsid w:val="003921C5"/>
    <w:rsid w:val="00392B06"/>
    <w:rsid w:val="00392B5C"/>
    <w:rsid w:val="00393921"/>
    <w:rsid w:val="00393DEB"/>
    <w:rsid w:val="00395DFE"/>
    <w:rsid w:val="003964DC"/>
    <w:rsid w:val="003B08D1"/>
    <w:rsid w:val="003B0A49"/>
    <w:rsid w:val="003B3BE3"/>
    <w:rsid w:val="003B4999"/>
    <w:rsid w:val="003C074A"/>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724C"/>
    <w:rsid w:val="00421E3B"/>
    <w:rsid w:val="00425CAB"/>
    <w:rsid w:val="00426DDB"/>
    <w:rsid w:val="00430987"/>
    <w:rsid w:val="00432308"/>
    <w:rsid w:val="00433D8B"/>
    <w:rsid w:val="00437EBB"/>
    <w:rsid w:val="00441447"/>
    <w:rsid w:val="00441E9F"/>
    <w:rsid w:val="004455C6"/>
    <w:rsid w:val="004500E1"/>
    <w:rsid w:val="004527BB"/>
    <w:rsid w:val="0045531E"/>
    <w:rsid w:val="00460FE1"/>
    <w:rsid w:val="00461776"/>
    <w:rsid w:val="0046340D"/>
    <w:rsid w:val="00464A46"/>
    <w:rsid w:val="00466F3B"/>
    <w:rsid w:val="004703B9"/>
    <w:rsid w:val="004714DC"/>
    <w:rsid w:val="004715DD"/>
    <w:rsid w:val="00471D6C"/>
    <w:rsid w:val="00473100"/>
    <w:rsid w:val="00474C42"/>
    <w:rsid w:val="0047789F"/>
    <w:rsid w:val="00477AFC"/>
    <w:rsid w:val="00477CFF"/>
    <w:rsid w:val="004839FD"/>
    <w:rsid w:val="00484782"/>
    <w:rsid w:val="00484BF8"/>
    <w:rsid w:val="00486D2D"/>
    <w:rsid w:val="004909A9"/>
    <w:rsid w:val="0049264A"/>
    <w:rsid w:val="00494CD7"/>
    <w:rsid w:val="00496684"/>
    <w:rsid w:val="004966F6"/>
    <w:rsid w:val="00496F4E"/>
    <w:rsid w:val="004A1CB9"/>
    <w:rsid w:val="004A200B"/>
    <w:rsid w:val="004A41A1"/>
    <w:rsid w:val="004A7BE0"/>
    <w:rsid w:val="004A7FE0"/>
    <w:rsid w:val="004B431E"/>
    <w:rsid w:val="004B5AC6"/>
    <w:rsid w:val="004B684E"/>
    <w:rsid w:val="004B6C5B"/>
    <w:rsid w:val="004C0C10"/>
    <w:rsid w:val="004C2042"/>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69E8"/>
    <w:rsid w:val="004F080E"/>
    <w:rsid w:val="004F13E8"/>
    <w:rsid w:val="004F1562"/>
    <w:rsid w:val="004F168B"/>
    <w:rsid w:val="004F4C11"/>
    <w:rsid w:val="004F4CC8"/>
    <w:rsid w:val="004F6630"/>
    <w:rsid w:val="00501454"/>
    <w:rsid w:val="00502973"/>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2A7B"/>
    <w:rsid w:val="005358D4"/>
    <w:rsid w:val="005375CC"/>
    <w:rsid w:val="0054269F"/>
    <w:rsid w:val="00542D55"/>
    <w:rsid w:val="00543510"/>
    <w:rsid w:val="00544E75"/>
    <w:rsid w:val="0054585C"/>
    <w:rsid w:val="005468F5"/>
    <w:rsid w:val="00546DE3"/>
    <w:rsid w:val="0055128B"/>
    <w:rsid w:val="00552DE4"/>
    <w:rsid w:val="00552E0C"/>
    <w:rsid w:val="005538EF"/>
    <w:rsid w:val="00553EE1"/>
    <w:rsid w:val="00561A83"/>
    <w:rsid w:val="005633F1"/>
    <w:rsid w:val="00564AF7"/>
    <w:rsid w:val="005660AA"/>
    <w:rsid w:val="0056755F"/>
    <w:rsid w:val="005702DC"/>
    <w:rsid w:val="00573C32"/>
    <w:rsid w:val="0057439D"/>
    <w:rsid w:val="0057615D"/>
    <w:rsid w:val="00581A86"/>
    <w:rsid w:val="00581C70"/>
    <w:rsid w:val="00581D62"/>
    <w:rsid w:val="005821EB"/>
    <w:rsid w:val="005829B4"/>
    <w:rsid w:val="0058631D"/>
    <w:rsid w:val="00587C82"/>
    <w:rsid w:val="00587FD6"/>
    <w:rsid w:val="00590D5A"/>
    <w:rsid w:val="00591B4F"/>
    <w:rsid w:val="005938E4"/>
    <w:rsid w:val="00594E2C"/>
    <w:rsid w:val="00595402"/>
    <w:rsid w:val="0059554B"/>
    <w:rsid w:val="005960E5"/>
    <w:rsid w:val="005A04EC"/>
    <w:rsid w:val="005A432E"/>
    <w:rsid w:val="005A5C1D"/>
    <w:rsid w:val="005A6772"/>
    <w:rsid w:val="005A7AF4"/>
    <w:rsid w:val="005B1221"/>
    <w:rsid w:val="005B41F0"/>
    <w:rsid w:val="005B5CC2"/>
    <w:rsid w:val="005C160C"/>
    <w:rsid w:val="005C207C"/>
    <w:rsid w:val="005C29D8"/>
    <w:rsid w:val="005C3BE3"/>
    <w:rsid w:val="005C4432"/>
    <w:rsid w:val="005C510A"/>
    <w:rsid w:val="005C5E1B"/>
    <w:rsid w:val="005C7FBF"/>
    <w:rsid w:val="005D0D25"/>
    <w:rsid w:val="005D2F87"/>
    <w:rsid w:val="005D3BBF"/>
    <w:rsid w:val="005D4009"/>
    <w:rsid w:val="005D6397"/>
    <w:rsid w:val="005D7628"/>
    <w:rsid w:val="005E133C"/>
    <w:rsid w:val="005E5878"/>
    <w:rsid w:val="005E6295"/>
    <w:rsid w:val="005E7969"/>
    <w:rsid w:val="005F04D9"/>
    <w:rsid w:val="005F28C5"/>
    <w:rsid w:val="005F4EEE"/>
    <w:rsid w:val="00600873"/>
    <w:rsid w:val="006014B1"/>
    <w:rsid w:val="00602B17"/>
    <w:rsid w:val="006052F6"/>
    <w:rsid w:val="0060587B"/>
    <w:rsid w:val="00606B67"/>
    <w:rsid w:val="00607F94"/>
    <w:rsid w:val="00613530"/>
    <w:rsid w:val="006136FD"/>
    <w:rsid w:val="006148D0"/>
    <w:rsid w:val="00614F47"/>
    <w:rsid w:val="0062045C"/>
    <w:rsid w:val="00621CB3"/>
    <w:rsid w:val="00626FE6"/>
    <w:rsid w:val="00627AE5"/>
    <w:rsid w:val="00627CD8"/>
    <w:rsid w:val="00630DD4"/>
    <w:rsid w:val="00640F67"/>
    <w:rsid w:val="006435EB"/>
    <w:rsid w:val="00643FDE"/>
    <w:rsid w:val="0064518A"/>
    <w:rsid w:val="00647359"/>
    <w:rsid w:val="00647DED"/>
    <w:rsid w:val="00650349"/>
    <w:rsid w:val="006530DD"/>
    <w:rsid w:val="00653667"/>
    <w:rsid w:val="006540C3"/>
    <w:rsid w:val="00660A7A"/>
    <w:rsid w:val="00661F48"/>
    <w:rsid w:val="00663E94"/>
    <w:rsid w:val="006668A9"/>
    <w:rsid w:val="00667412"/>
    <w:rsid w:val="0067114F"/>
    <w:rsid w:val="006735C1"/>
    <w:rsid w:val="006735F1"/>
    <w:rsid w:val="006764F5"/>
    <w:rsid w:val="00677410"/>
    <w:rsid w:val="00684683"/>
    <w:rsid w:val="0068643E"/>
    <w:rsid w:val="00687125"/>
    <w:rsid w:val="0068785A"/>
    <w:rsid w:val="006912ED"/>
    <w:rsid w:val="00693AFE"/>
    <w:rsid w:val="00693B76"/>
    <w:rsid w:val="006959C4"/>
    <w:rsid w:val="0069657D"/>
    <w:rsid w:val="00697140"/>
    <w:rsid w:val="00697DB7"/>
    <w:rsid w:val="006A068D"/>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5586"/>
    <w:rsid w:val="006D5684"/>
    <w:rsid w:val="006E011C"/>
    <w:rsid w:val="006E1847"/>
    <w:rsid w:val="006E1DBD"/>
    <w:rsid w:val="006E3074"/>
    <w:rsid w:val="006E46B5"/>
    <w:rsid w:val="006F10A0"/>
    <w:rsid w:val="006F1CF0"/>
    <w:rsid w:val="006F1D65"/>
    <w:rsid w:val="006F1E82"/>
    <w:rsid w:val="006F4432"/>
    <w:rsid w:val="006F4490"/>
    <w:rsid w:val="006F4960"/>
    <w:rsid w:val="006F4E57"/>
    <w:rsid w:val="006F63F0"/>
    <w:rsid w:val="006F6BA9"/>
    <w:rsid w:val="006F7C45"/>
    <w:rsid w:val="006F7DB2"/>
    <w:rsid w:val="00702FC9"/>
    <w:rsid w:val="00704468"/>
    <w:rsid w:val="007044A9"/>
    <w:rsid w:val="00706138"/>
    <w:rsid w:val="007077FE"/>
    <w:rsid w:val="00707D28"/>
    <w:rsid w:val="00711C5D"/>
    <w:rsid w:val="00711F4F"/>
    <w:rsid w:val="00712672"/>
    <w:rsid w:val="00712A39"/>
    <w:rsid w:val="00716F5F"/>
    <w:rsid w:val="007208BE"/>
    <w:rsid w:val="00721452"/>
    <w:rsid w:val="00724685"/>
    <w:rsid w:val="0072481B"/>
    <w:rsid w:val="00730C78"/>
    <w:rsid w:val="0073524C"/>
    <w:rsid w:val="007356EF"/>
    <w:rsid w:val="00736343"/>
    <w:rsid w:val="007376FE"/>
    <w:rsid w:val="00740414"/>
    <w:rsid w:val="007435C4"/>
    <w:rsid w:val="00743A82"/>
    <w:rsid w:val="00744B0F"/>
    <w:rsid w:val="00745E81"/>
    <w:rsid w:val="00746917"/>
    <w:rsid w:val="00750049"/>
    <w:rsid w:val="00756938"/>
    <w:rsid w:val="00760B6C"/>
    <w:rsid w:val="007655C2"/>
    <w:rsid w:val="007657D0"/>
    <w:rsid w:val="00772B5B"/>
    <w:rsid w:val="0078250D"/>
    <w:rsid w:val="00782B65"/>
    <w:rsid w:val="0078429B"/>
    <w:rsid w:val="007855CE"/>
    <w:rsid w:val="00792B85"/>
    <w:rsid w:val="00796313"/>
    <w:rsid w:val="00797699"/>
    <w:rsid w:val="007A4FE0"/>
    <w:rsid w:val="007A6022"/>
    <w:rsid w:val="007A778E"/>
    <w:rsid w:val="007A7EE2"/>
    <w:rsid w:val="007B06CD"/>
    <w:rsid w:val="007B3D90"/>
    <w:rsid w:val="007B7E06"/>
    <w:rsid w:val="007C1052"/>
    <w:rsid w:val="007C1E63"/>
    <w:rsid w:val="007C515B"/>
    <w:rsid w:val="007C6012"/>
    <w:rsid w:val="007C76EE"/>
    <w:rsid w:val="007C7D9B"/>
    <w:rsid w:val="007D1C4F"/>
    <w:rsid w:val="007D4EA0"/>
    <w:rsid w:val="007E226B"/>
    <w:rsid w:val="007E23B8"/>
    <w:rsid w:val="007E23F2"/>
    <w:rsid w:val="007E275E"/>
    <w:rsid w:val="007E3569"/>
    <w:rsid w:val="007E3722"/>
    <w:rsid w:val="007E41C7"/>
    <w:rsid w:val="007E6582"/>
    <w:rsid w:val="007E7108"/>
    <w:rsid w:val="007F598B"/>
    <w:rsid w:val="00800427"/>
    <w:rsid w:val="0080540D"/>
    <w:rsid w:val="008117A2"/>
    <w:rsid w:val="00811AD7"/>
    <w:rsid w:val="00813ABD"/>
    <w:rsid w:val="00815273"/>
    <w:rsid w:val="0081556D"/>
    <w:rsid w:val="00817DC8"/>
    <w:rsid w:val="00820A22"/>
    <w:rsid w:val="0082297C"/>
    <w:rsid w:val="008234CF"/>
    <w:rsid w:val="00824B0A"/>
    <w:rsid w:val="008261FB"/>
    <w:rsid w:val="00842B52"/>
    <w:rsid w:val="00850F2E"/>
    <w:rsid w:val="00851EBC"/>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2060"/>
    <w:rsid w:val="008D2199"/>
    <w:rsid w:val="008D243D"/>
    <w:rsid w:val="008D3CAA"/>
    <w:rsid w:val="008D72A8"/>
    <w:rsid w:val="008D7558"/>
    <w:rsid w:val="008E0E10"/>
    <w:rsid w:val="008E1159"/>
    <w:rsid w:val="008E3E55"/>
    <w:rsid w:val="008E6781"/>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33E1E"/>
    <w:rsid w:val="0093676B"/>
    <w:rsid w:val="009410AB"/>
    <w:rsid w:val="00942A8C"/>
    <w:rsid w:val="00946E44"/>
    <w:rsid w:val="00955F78"/>
    <w:rsid w:val="00956363"/>
    <w:rsid w:val="00957F76"/>
    <w:rsid w:val="009626BE"/>
    <w:rsid w:val="00970067"/>
    <w:rsid w:val="00970C7A"/>
    <w:rsid w:val="009714D7"/>
    <w:rsid w:val="00972A8F"/>
    <w:rsid w:val="00973995"/>
    <w:rsid w:val="00973A77"/>
    <w:rsid w:val="00977EE7"/>
    <w:rsid w:val="00981BAB"/>
    <w:rsid w:val="00986C67"/>
    <w:rsid w:val="00987449"/>
    <w:rsid w:val="00992F4D"/>
    <w:rsid w:val="009974FC"/>
    <w:rsid w:val="009A0007"/>
    <w:rsid w:val="009A2DEA"/>
    <w:rsid w:val="009A443B"/>
    <w:rsid w:val="009A7867"/>
    <w:rsid w:val="009B0BED"/>
    <w:rsid w:val="009B3D88"/>
    <w:rsid w:val="009B4515"/>
    <w:rsid w:val="009B5248"/>
    <w:rsid w:val="009B52E8"/>
    <w:rsid w:val="009B7CD0"/>
    <w:rsid w:val="009C0047"/>
    <w:rsid w:val="009C0CAA"/>
    <w:rsid w:val="009C3E12"/>
    <w:rsid w:val="009C47FC"/>
    <w:rsid w:val="009C67F1"/>
    <w:rsid w:val="009C772F"/>
    <w:rsid w:val="009D00D3"/>
    <w:rsid w:val="009D1D3B"/>
    <w:rsid w:val="009D34C7"/>
    <w:rsid w:val="009D5481"/>
    <w:rsid w:val="009E4D45"/>
    <w:rsid w:val="009E6235"/>
    <w:rsid w:val="009E62E6"/>
    <w:rsid w:val="009E777F"/>
    <w:rsid w:val="00A00585"/>
    <w:rsid w:val="00A01242"/>
    <w:rsid w:val="00A02E31"/>
    <w:rsid w:val="00A03476"/>
    <w:rsid w:val="00A06FEA"/>
    <w:rsid w:val="00A11232"/>
    <w:rsid w:val="00A11FE2"/>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5625"/>
    <w:rsid w:val="00A75E0C"/>
    <w:rsid w:val="00A766C9"/>
    <w:rsid w:val="00A80619"/>
    <w:rsid w:val="00A83A86"/>
    <w:rsid w:val="00A84FD5"/>
    <w:rsid w:val="00A861D4"/>
    <w:rsid w:val="00A872C7"/>
    <w:rsid w:val="00A90EAF"/>
    <w:rsid w:val="00A917D4"/>
    <w:rsid w:val="00A95ED4"/>
    <w:rsid w:val="00A95F52"/>
    <w:rsid w:val="00A97D96"/>
    <w:rsid w:val="00AA32A3"/>
    <w:rsid w:val="00AA33C5"/>
    <w:rsid w:val="00AA5844"/>
    <w:rsid w:val="00AA667E"/>
    <w:rsid w:val="00AB1D78"/>
    <w:rsid w:val="00AB1F61"/>
    <w:rsid w:val="00AB25A5"/>
    <w:rsid w:val="00AB426A"/>
    <w:rsid w:val="00AB4D96"/>
    <w:rsid w:val="00AB709B"/>
    <w:rsid w:val="00AC0B3C"/>
    <w:rsid w:val="00AC6F95"/>
    <w:rsid w:val="00AC7C99"/>
    <w:rsid w:val="00AD1631"/>
    <w:rsid w:val="00AD387D"/>
    <w:rsid w:val="00AD512A"/>
    <w:rsid w:val="00AD541D"/>
    <w:rsid w:val="00AE0CEF"/>
    <w:rsid w:val="00AE1C9A"/>
    <w:rsid w:val="00AE3C6F"/>
    <w:rsid w:val="00AE5599"/>
    <w:rsid w:val="00AE5EE3"/>
    <w:rsid w:val="00AE781C"/>
    <w:rsid w:val="00AF1559"/>
    <w:rsid w:val="00AF575C"/>
    <w:rsid w:val="00AF74D9"/>
    <w:rsid w:val="00B0454A"/>
    <w:rsid w:val="00B057A2"/>
    <w:rsid w:val="00B07748"/>
    <w:rsid w:val="00B07CFF"/>
    <w:rsid w:val="00B105CA"/>
    <w:rsid w:val="00B10DB6"/>
    <w:rsid w:val="00B11EFA"/>
    <w:rsid w:val="00B1210B"/>
    <w:rsid w:val="00B14103"/>
    <w:rsid w:val="00B14E2A"/>
    <w:rsid w:val="00B15DA1"/>
    <w:rsid w:val="00B209E2"/>
    <w:rsid w:val="00B22D5C"/>
    <w:rsid w:val="00B24E22"/>
    <w:rsid w:val="00B2588A"/>
    <w:rsid w:val="00B266CB"/>
    <w:rsid w:val="00B26F91"/>
    <w:rsid w:val="00B27BCD"/>
    <w:rsid w:val="00B3185C"/>
    <w:rsid w:val="00B31B14"/>
    <w:rsid w:val="00B328CA"/>
    <w:rsid w:val="00B32E72"/>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16E8"/>
    <w:rsid w:val="00B73A3B"/>
    <w:rsid w:val="00B74F37"/>
    <w:rsid w:val="00B751D3"/>
    <w:rsid w:val="00B757FE"/>
    <w:rsid w:val="00B75A32"/>
    <w:rsid w:val="00B771A1"/>
    <w:rsid w:val="00B77837"/>
    <w:rsid w:val="00B81409"/>
    <w:rsid w:val="00B923B3"/>
    <w:rsid w:val="00B9389A"/>
    <w:rsid w:val="00B94C85"/>
    <w:rsid w:val="00B95693"/>
    <w:rsid w:val="00B95EB6"/>
    <w:rsid w:val="00BA1657"/>
    <w:rsid w:val="00BA1FA0"/>
    <w:rsid w:val="00BA2878"/>
    <w:rsid w:val="00BA4682"/>
    <w:rsid w:val="00BA7EC1"/>
    <w:rsid w:val="00BB62B1"/>
    <w:rsid w:val="00BB6582"/>
    <w:rsid w:val="00BC0982"/>
    <w:rsid w:val="00BC25BB"/>
    <w:rsid w:val="00BC342D"/>
    <w:rsid w:val="00BC413D"/>
    <w:rsid w:val="00BC5466"/>
    <w:rsid w:val="00BC5961"/>
    <w:rsid w:val="00BC6371"/>
    <w:rsid w:val="00BD082C"/>
    <w:rsid w:val="00BD0B14"/>
    <w:rsid w:val="00BD1272"/>
    <w:rsid w:val="00BD6EE1"/>
    <w:rsid w:val="00BD6EF5"/>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0795F"/>
    <w:rsid w:val="00C22396"/>
    <w:rsid w:val="00C25430"/>
    <w:rsid w:val="00C26E63"/>
    <w:rsid w:val="00C3174F"/>
    <w:rsid w:val="00C336DB"/>
    <w:rsid w:val="00C369F7"/>
    <w:rsid w:val="00C41838"/>
    <w:rsid w:val="00C44620"/>
    <w:rsid w:val="00C446EA"/>
    <w:rsid w:val="00C4491E"/>
    <w:rsid w:val="00C45CB9"/>
    <w:rsid w:val="00C45F10"/>
    <w:rsid w:val="00C4695A"/>
    <w:rsid w:val="00C46B33"/>
    <w:rsid w:val="00C47D82"/>
    <w:rsid w:val="00C5215E"/>
    <w:rsid w:val="00C52315"/>
    <w:rsid w:val="00C53BA7"/>
    <w:rsid w:val="00C546E3"/>
    <w:rsid w:val="00C562E6"/>
    <w:rsid w:val="00C57064"/>
    <w:rsid w:val="00C633AA"/>
    <w:rsid w:val="00C6403D"/>
    <w:rsid w:val="00C675D4"/>
    <w:rsid w:val="00C67607"/>
    <w:rsid w:val="00C71E6D"/>
    <w:rsid w:val="00C72A3C"/>
    <w:rsid w:val="00C73847"/>
    <w:rsid w:val="00C77C26"/>
    <w:rsid w:val="00C82F48"/>
    <w:rsid w:val="00C83E24"/>
    <w:rsid w:val="00C83EA1"/>
    <w:rsid w:val="00C86F62"/>
    <w:rsid w:val="00C905A6"/>
    <w:rsid w:val="00C90D3A"/>
    <w:rsid w:val="00C91173"/>
    <w:rsid w:val="00C913F8"/>
    <w:rsid w:val="00C92FC3"/>
    <w:rsid w:val="00C9355D"/>
    <w:rsid w:val="00C93912"/>
    <w:rsid w:val="00C93C2B"/>
    <w:rsid w:val="00C94F91"/>
    <w:rsid w:val="00C96DA1"/>
    <w:rsid w:val="00CA023E"/>
    <w:rsid w:val="00CA0470"/>
    <w:rsid w:val="00CA0501"/>
    <w:rsid w:val="00CA20A0"/>
    <w:rsid w:val="00CA4357"/>
    <w:rsid w:val="00CA571F"/>
    <w:rsid w:val="00CA7287"/>
    <w:rsid w:val="00CA751F"/>
    <w:rsid w:val="00CA7663"/>
    <w:rsid w:val="00CB1908"/>
    <w:rsid w:val="00CB2955"/>
    <w:rsid w:val="00CC3F12"/>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41FA"/>
    <w:rsid w:val="00D048B3"/>
    <w:rsid w:val="00D06366"/>
    <w:rsid w:val="00D10B9E"/>
    <w:rsid w:val="00D162CF"/>
    <w:rsid w:val="00D165C7"/>
    <w:rsid w:val="00D20309"/>
    <w:rsid w:val="00D2392D"/>
    <w:rsid w:val="00D31F7B"/>
    <w:rsid w:val="00D32B10"/>
    <w:rsid w:val="00D32D44"/>
    <w:rsid w:val="00D3592C"/>
    <w:rsid w:val="00D376A2"/>
    <w:rsid w:val="00D434B7"/>
    <w:rsid w:val="00D441B9"/>
    <w:rsid w:val="00D53EA9"/>
    <w:rsid w:val="00D60214"/>
    <w:rsid w:val="00D60265"/>
    <w:rsid w:val="00D6114F"/>
    <w:rsid w:val="00D61A88"/>
    <w:rsid w:val="00D64677"/>
    <w:rsid w:val="00D64B6C"/>
    <w:rsid w:val="00D732C2"/>
    <w:rsid w:val="00D74D32"/>
    <w:rsid w:val="00D77005"/>
    <w:rsid w:val="00D80018"/>
    <w:rsid w:val="00D80F11"/>
    <w:rsid w:val="00D811A9"/>
    <w:rsid w:val="00D8239B"/>
    <w:rsid w:val="00D8285F"/>
    <w:rsid w:val="00D82AC7"/>
    <w:rsid w:val="00D839FD"/>
    <w:rsid w:val="00D83FF4"/>
    <w:rsid w:val="00D864B2"/>
    <w:rsid w:val="00D86C78"/>
    <w:rsid w:val="00D9183C"/>
    <w:rsid w:val="00D92ABF"/>
    <w:rsid w:val="00D92D78"/>
    <w:rsid w:val="00D94020"/>
    <w:rsid w:val="00D959C7"/>
    <w:rsid w:val="00DA031A"/>
    <w:rsid w:val="00DA29E9"/>
    <w:rsid w:val="00DA2E0C"/>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98"/>
    <w:rsid w:val="00E140CB"/>
    <w:rsid w:val="00E16057"/>
    <w:rsid w:val="00E165A5"/>
    <w:rsid w:val="00E17021"/>
    <w:rsid w:val="00E20C4F"/>
    <w:rsid w:val="00E210B9"/>
    <w:rsid w:val="00E21D68"/>
    <w:rsid w:val="00E21F4C"/>
    <w:rsid w:val="00E248FD"/>
    <w:rsid w:val="00E249CE"/>
    <w:rsid w:val="00E26A23"/>
    <w:rsid w:val="00E274EA"/>
    <w:rsid w:val="00E27CA8"/>
    <w:rsid w:val="00E44127"/>
    <w:rsid w:val="00E44A0B"/>
    <w:rsid w:val="00E456F2"/>
    <w:rsid w:val="00E459F4"/>
    <w:rsid w:val="00E4645E"/>
    <w:rsid w:val="00E529D9"/>
    <w:rsid w:val="00E53020"/>
    <w:rsid w:val="00E55863"/>
    <w:rsid w:val="00E56A47"/>
    <w:rsid w:val="00E60776"/>
    <w:rsid w:val="00E62B5E"/>
    <w:rsid w:val="00E63395"/>
    <w:rsid w:val="00E63604"/>
    <w:rsid w:val="00E64CB6"/>
    <w:rsid w:val="00E64FE1"/>
    <w:rsid w:val="00E654B9"/>
    <w:rsid w:val="00E65B77"/>
    <w:rsid w:val="00E663E3"/>
    <w:rsid w:val="00E71569"/>
    <w:rsid w:val="00E7402F"/>
    <w:rsid w:val="00E7594A"/>
    <w:rsid w:val="00E7742F"/>
    <w:rsid w:val="00E80EB6"/>
    <w:rsid w:val="00E82FD4"/>
    <w:rsid w:val="00E862F0"/>
    <w:rsid w:val="00E868EA"/>
    <w:rsid w:val="00E87CDA"/>
    <w:rsid w:val="00E92FC5"/>
    <w:rsid w:val="00E95D7F"/>
    <w:rsid w:val="00EA07B5"/>
    <w:rsid w:val="00EA2A1F"/>
    <w:rsid w:val="00EA377F"/>
    <w:rsid w:val="00EA6070"/>
    <w:rsid w:val="00EA7B74"/>
    <w:rsid w:val="00EA7BC4"/>
    <w:rsid w:val="00EB0041"/>
    <w:rsid w:val="00EB0EAE"/>
    <w:rsid w:val="00EB27E8"/>
    <w:rsid w:val="00EB40E9"/>
    <w:rsid w:val="00EB6219"/>
    <w:rsid w:val="00EB6D54"/>
    <w:rsid w:val="00EB796A"/>
    <w:rsid w:val="00EC2CC2"/>
    <w:rsid w:val="00EC4A9F"/>
    <w:rsid w:val="00EC5403"/>
    <w:rsid w:val="00EC57A5"/>
    <w:rsid w:val="00EC7DEF"/>
    <w:rsid w:val="00ED1989"/>
    <w:rsid w:val="00ED1E2D"/>
    <w:rsid w:val="00ED36D6"/>
    <w:rsid w:val="00ED58B7"/>
    <w:rsid w:val="00ED657E"/>
    <w:rsid w:val="00EE04DB"/>
    <w:rsid w:val="00EF0FFE"/>
    <w:rsid w:val="00EF1465"/>
    <w:rsid w:val="00EF203C"/>
    <w:rsid w:val="00EF2A90"/>
    <w:rsid w:val="00EF2B8F"/>
    <w:rsid w:val="00EF5FEB"/>
    <w:rsid w:val="00EF6E6C"/>
    <w:rsid w:val="00F000BE"/>
    <w:rsid w:val="00F00272"/>
    <w:rsid w:val="00F005A3"/>
    <w:rsid w:val="00F01451"/>
    <w:rsid w:val="00F04192"/>
    <w:rsid w:val="00F045D5"/>
    <w:rsid w:val="00F0571A"/>
    <w:rsid w:val="00F05AC1"/>
    <w:rsid w:val="00F075F7"/>
    <w:rsid w:val="00F12DC3"/>
    <w:rsid w:val="00F139AB"/>
    <w:rsid w:val="00F1573F"/>
    <w:rsid w:val="00F15861"/>
    <w:rsid w:val="00F17C23"/>
    <w:rsid w:val="00F209F4"/>
    <w:rsid w:val="00F223BB"/>
    <w:rsid w:val="00F225B3"/>
    <w:rsid w:val="00F24515"/>
    <w:rsid w:val="00F25D7F"/>
    <w:rsid w:val="00F31036"/>
    <w:rsid w:val="00F3454D"/>
    <w:rsid w:val="00F349C2"/>
    <w:rsid w:val="00F35269"/>
    <w:rsid w:val="00F4031B"/>
    <w:rsid w:val="00F417D4"/>
    <w:rsid w:val="00F41EBE"/>
    <w:rsid w:val="00F46DD9"/>
    <w:rsid w:val="00F50886"/>
    <w:rsid w:val="00F55BB9"/>
    <w:rsid w:val="00F571F3"/>
    <w:rsid w:val="00F575AA"/>
    <w:rsid w:val="00F62B6E"/>
    <w:rsid w:val="00F62BA5"/>
    <w:rsid w:val="00F6377F"/>
    <w:rsid w:val="00F70317"/>
    <w:rsid w:val="00F70F13"/>
    <w:rsid w:val="00F7380C"/>
    <w:rsid w:val="00F77EA4"/>
    <w:rsid w:val="00F8040E"/>
    <w:rsid w:val="00F80C3B"/>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7E99"/>
    <w:rsid w:val="00FB1F5A"/>
    <w:rsid w:val="00FB44A1"/>
    <w:rsid w:val="00FB71BE"/>
    <w:rsid w:val="00FC1260"/>
    <w:rsid w:val="00FC23D4"/>
    <w:rsid w:val="00FC6397"/>
    <w:rsid w:val="00FC7B45"/>
    <w:rsid w:val="00FD0A24"/>
    <w:rsid w:val="00FD1EC2"/>
    <w:rsid w:val="00FD308A"/>
    <w:rsid w:val="00FD412C"/>
    <w:rsid w:val="00FD42FB"/>
    <w:rsid w:val="00FD54C2"/>
    <w:rsid w:val="00FD5FC0"/>
    <w:rsid w:val="00FD6164"/>
    <w:rsid w:val="00FD68E6"/>
    <w:rsid w:val="00FE03C5"/>
    <w:rsid w:val="00FE1ADD"/>
    <w:rsid w:val="00FE1F96"/>
    <w:rsid w:val="00FE337B"/>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6086</TotalTime>
  <Pages>32</Pages>
  <Words>9386</Words>
  <Characters>45806</Characters>
  <Application>Microsoft Office Word</Application>
  <DocSecurity>0</DocSecurity>
  <Lines>817</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227</cp:revision>
  <cp:lastPrinted>2025-04-29T16:52:00Z</cp:lastPrinted>
  <dcterms:created xsi:type="dcterms:W3CDTF">2025-04-07T17:20:00Z</dcterms:created>
  <dcterms:modified xsi:type="dcterms:W3CDTF">2025-04-3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y fmtid="{D5CDD505-2E9C-101B-9397-08002B2CF9AE}" pid="3" name="GrammarlyDocumentId">
    <vt:lpwstr>2b9b796a-7fd6-4306-8511-8afc7a136d78</vt:lpwstr>
  </property>
</Properties>
</file>